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F247F72" w14:textId="48164171" w:rsidR="0023387E" w:rsidRPr="00605AEA" w:rsidRDefault="00BF4B84" w:rsidP="0003510E">
      <w:pPr>
        <w:spacing w:after="0" w:line="480" w:lineRule="auto"/>
        <w:jc w:val="center"/>
        <w:rPr>
          <w:rFonts w:cstheme="minorHAnsi"/>
          <w:b/>
          <w:sz w:val="32"/>
          <w:szCs w:val="32"/>
        </w:rPr>
      </w:pPr>
      <w:r>
        <w:rPr>
          <w:rFonts w:cstheme="minorHAnsi"/>
          <w:b/>
          <w:sz w:val="32"/>
          <w:szCs w:val="32"/>
        </w:rPr>
        <w:t>E</w:t>
      </w:r>
      <w:r w:rsidR="00966A64" w:rsidRPr="00605AEA">
        <w:rPr>
          <w:rFonts w:cstheme="minorHAnsi"/>
          <w:b/>
          <w:sz w:val="32"/>
          <w:szCs w:val="32"/>
        </w:rPr>
        <w:t>pigenome-wide meta-analysis of the a</w:t>
      </w:r>
      <w:r w:rsidR="0023387E" w:rsidRPr="00605AEA">
        <w:rPr>
          <w:rFonts w:cstheme="minorHAnsi"/>
          <w:b/>
          <w:sz w:val="32"/>
          <w:szCs w:val="32"/>
        </w:rPr>
        <w:t xml:space="preserve">ssociations of </w:t>
      </w:r>
      <w:r w:rsidR="00017C95" w:rsidRPr="00605AEA">
        <w:rPr>
          <w:rFonts w:cstheme="minorHAnsi"/>
          <w:b/>
          <w:sz w:val="32"/>
          <w:szCs w:val="32"/>
        </w:rPr>
        <w:t xml:space="preserve">vitamin B12 </w:t>
      </w:r>
      <w:r w:rsidR="00966A64" w:rsidRPr="00605AEA">
        <w:rPr>
          <w:rFonts w:cstheme="minorHAnsi"/>
          <w:b/>
          <w:sz w:val="32"/>
          <w:szCs w:val="32"/>
        </w:rPr>
        <w:t>concentration</w:t>
      </w:r>
      <w:r w:rsidR="00017C95" w:rsidRPr="00605AEA">
        <w:rPr>
          <w:rFonts w:cstheme="minorHAnsi"/>
          <w:b/>
          <w:sz w:val="32"/>
          <w:szCs w:val="32"/>
        </w:rPr>
        <w:t>s in pregnancy</w:t>
      </w:r>
      <w:r w:rsidR="0023387E" w:rsidRPr="00605AEA">
        <w:rPr>
          <w:rFonts w:cstheme="minorHAnsi"/>
          <w:b/>
          <w:sz w:val="32"/>
          <w:szCs w:val="32"/>
        </w:rPr>
        <w:t xml:space="preserve"> </w:t>
      </w:r>
      <w:r w:rsidR="00C82D15" w:rsidRPr="00605AEA">
        <w:rPr>
          <w:rFonts w:cstheme="minorHAnsi"/>
          <w:b/>
          <w:sz w:val="32"/>
          <w:szCs w:val="32"/>
        </w:rPr>
        <w:t xml:space="preserve">and in newborns </w:t>
      </w:r>
      <w:r w:rsidR="0023387E" w:rsidRPr="00605AEA">
        <w:rPr>
          <w:rFonts w:cstheme="minorHAnsi"/>
          <w:b/>
          <w:sz w:val="32"/>
          <w:szCs w:val="32"/>
        </w:rPr>
        <w:t xml:space="preserve">with </w:t>
      </w:r>
      <w:r w:rsidR="00937F8A" w:rsidRPr="00605AEA">
        <w:rPr>
          <w:rFonts w:cstheme="minorHAnsi"/>
          <w:b/>
          <w:sz w:val="32"/>
          <w:szCs w:val="32"/>
        </w:rPr>
        <w:t>n</w:t>
      </w:r>
      <w:r w:rsidR="00152F2B" w:rsidRPr="00605AEA">
        <w:rPr>
          <w:rFonts w:cstheme="minorHAnsi"/>
          <w:b/>
          <w:sz w:val="32"/>
          <w:szCs w:val="32"/>
        </w:rPr>
        <w:t xml:space="preserve">ewborn </w:t>
      </w:r>
      <w:r w:rsidR="0023387E" w:rsidRPr="00605AEA">
        <w:rPr>
          <w:rFonts w:cstheme="minorHAnsi"/>
          <w:b/>
          <w:sz w:val="32"/>
          <w:szCs w:val="32"/>
        </w:rPr>
        <w:t xml:space="preserve">DNA methylation </w:t>
      </w:r>
      <w:r w:rsidR="00186AFB">
        <w:rPr>
          <w:rFonts w:cstheme="minorHAnsi"/>
          <w:b/>
          <w:sz w:val="32"/>
          <w:szCs w:val="32"/>
        </w:rPr>
        <w:t>– Plan for lookup in childhood</w:t>
      </w:r>
    </w:p>
    <w:p w14:paraId="463A0A29" w14:textId="77777777" w:rsidR="0023387E" w:rsidRPr="00605AEA" w:rsidRDefault="0023387E" w:rsidP="0003510E">
      <w:pPr>
        <w:spacing w:after="0" w:line="480" w:lineRule="auto"/>
        <w:jc w:val="center"/>
        <w:rPr>
          <w:rFonts w:cstheme="minorHAnsi"/>
          <w:bCs/>
          <w:iCs/>
        </w:rPr>
      </w:pPr>
    </w:p>
    <w:p w14:paraId="36B132B8" w14:textId="77777777" w:rsidR="004F0FB2" w:rsidRPr="00605AEA" w:rsidRDefault="004F0FB2" w:rsidP="0003510E">
      <w:pPr>
        <w:spacing w:after="0" w:line="480" w:lineRule="auto"/>
        <w:jc w:val="center"/>
        <w:rPr>
          <w:rFonts w:cstheme="minorHAnsi"/>
          <w:bCs/>
          <w:iCs/>
        </w:rPr>
      </w:pPr>
    </w:p>
    <w:p w14:paraId="22D34A26" w14:textId="43271720" w:rsidR="0096012A" w:rsidRPr="00605AEA" w:rsidRDefault="007B3E86" w:rsidP="0003510E">
      <w:pPr>
        <w:spacing w:after="0" w:line="480" w:lineRule="auto"/>
        <w:jc w:val="center"/>
        <w:rPr>
          <w:rFonts w:cstheme="minorHAnsi"/>
          <w:bCs/>
          <w:iCs/>
        </w:rPr>
      </w:pPr>
      <w:r>
        <w:rPr>
          <w:rFonts w:cstheme="minorHAnsi"/>
          <w:bCs/>
          <w:iCs/>
        </w:rPr>
        <w:t>0</w:t>
      </w:r>
      <w:r w:rsidR="00360DD0">
        <w:rPr>
          <w:rFonts w:cstheme="minorHAnsi"/>
          <w:bCs/>
          <w:iCs/>
        </w:rPr>
        <w:t>9</w:t>
      </w:r>
      <w:r w:rsidR="00C504E6">
        <w:rPr>
          <w:rFonts w:cstheme="minorHAnsi"/>
          <w:bCs/>
          <w:iCs/>
        </w:rPr>
        <w:t xml:space="preserve"> </w:t>
      </w:r>
      <w:r>
        <w:rPr>
          <w:rFonts w:cstheme="minorHAnsi"/>
          <w:bCs/>
          <w:iCs/>
        </w:rPr>
        <w:t>Novemb</w:t>
      </w:r>
      <w:r w:rsidR="00C579DF">
        <w:rPr>
          <w:rFonts w:cstheme="minorHAnsi"/>
          <w:bCs/>
          <w:iCs/>
        </w:rPr>
        <w:t>er</w:t>
      </w:r>
      <w:r w:rsidR="00835E95">
        <w:rPr>
          <w:rFonts w:cstheme="minorHAnsi"/>
          <w:bCs/>
          <w:iCs/>
        </w:rPr>
        <w:t xml:space="preserve"> </w:t>
      </w:r>
      <w:r w:rsidR="00874CEB">
        <w:rPr>
          <w:rFonts w:cstheme="minorHAnsi"/>
          <w:bCs/>
          <w:iCs/>
        </w:rPr>
        <w:t>2020</w:t>
      </w:r>
    </w:p>
    <w:p w14:paraId="10289FD2" w14:textId="77777777" w:rsidR="0096012A" w:rsidRPr="00605AEA" w:rsidRDefault="0096012A" w:rsidP="0003510E">
      <w:pPr>
        <w:spacing w:after="0" w:line="480" w:lineRule="auto"/>
        <w:rPr>
          <w:rFonts w:cstheme="minorHAnsi"/>
          <w:bCs/>
          <w:iCs/>
        </w:rPr>
      </w:pPr>
    </w:p>
    <w:p w14:paraId="64905D48" w14:textId="77777777" w:rsidR="00121D6F" w:rsidRPr="00605AEA" w:rsidRDefault="00121D6F" w:rsidP="0003510E">
      <w:pPr>
        <w:spacing w:after="0" w:line="480" w:lineRule="auto"/>
        <w:rPr>
          <w:rFonts w:cstheme="minorHAnsi"/>
          <w:b/>
          <w:bCs/>
          <w:iCs/>
        </w:rPr>
      </w:pPr>
      <w:r w:rsidRPr="00605AEA">
        <w:rPr>
          <w:rFonts w:cstheme="minorHAnsi"/>
          <w:b/>
          <w:bCs/>
          <w:iCs/>
        </w:rPr>
        <w:t>Contact details</w:t>
      </w:r>
    </w:p>
    <w:p w14:paraId="45209312" w14:textId="7FD73345" w:rsidR="00365809" w:rsidRPr="00605AEA" w:rsidRDefault="00121D6F" w:rsidP="0003510E">
      <w:pPr>
        <w:spacing w:after="0" w:line="480" w:lineRule="auto"/>
        <w:rPr>
          <w:rFonts w:cstheme="minorHAnsi"/>
          <w:b/>
          <w:bCs/>
          <w:caps/>
        </w:rPr>
      </w:pPr>
      <w:r w:rsidRPr="00605AEA">
        <w:rPr>
          <w:rFonts w:cstheme="minorHAnsi"/>
          <w:bCs/>
          <w:iCs/>
        </w:rPr>
        <w:t xml:space="preserve">For questions and/or joining this meta-analysis: </w:t>
      </w:r>
      <w:r w:rsidR="00305498" w:rsidRPr="00605AEA">
        <w:rPr>
          <w:rFonts w:cstheme="minorHAnsi"/>
          <w:bCs/>
          <w:iCs/>
        </w:rPr>
        <w:t xml:space="preserve">please </w:t>
      </w:r>
      <w:r w:rsidR="0099474E" w:rsidRPr="00605AEA">
        <w:rPr>
          <w:rFonts w:cstheme="minorHAnsi"/>
          <w:bCs/>
          <w:iCs/>
        </w:rPr>
        <w:t>e</w:t>
      </w:r>
      <w:r w:rsidRPr="00605AEA">
        <w:rPr>
          <w:rFonts w:cstheme="minorHAnsi"/>
          <w:bCs/>
          <w:iCs/>
        </w:rPr>
        <w:t xml:space="preserve">mail </w:t>
      </w:r>
      <w:r w:rsidR="00F27411" w:rsidRPr="00605AEA">
        <w:rPr>
          <w:rStyle w:val="Hyperlink"/>
          <w:rFonts w:cstheme="minorHAnsi"/>
          <w:bCs/>
          <w:iCs/>
          <w:color w:val="auto"/>
          <w:u w:val="none"/>
        </w:rPr>
        <w:t xml:space="preserve">Giulietta Monasso </w:t>
      </w:r>
      <w:r w:rsidR="00F27411" w:rsidRPr="00605AEA">
        <w:rPr>
          <w:rStyle w:val="Hyperlink"/>
          <w:rFonts w:cstheme="minorHAnsi"/>
          <w:bCs/>
          <w:iCs/>
        </w:rPr>
        <w:t>(</w:t>
      </w:r>
      <w:hyperlink r:id="rId8" w:history="1">
        <w:r w:rsidR="00F27411" w:rsidRPr="00605AEA">
          <w:rPr>
            <w:rStyle w:val="Hyperlink"/>
            <w:rFonts w:cstheme="minorHAnsi"/>
            <w:bCs/>
            <w:iCs/>
          </w:rPr>
          <w:t>g.monasso@erasmusmc.nl</w:t>
        </w:r>
      </w:hyperlink>
      <w:r w:rsidR="00F27411" w:rsidRPr="00605AEA">
        <w:rPr>
          <w:rStyle w:val="Hyperlink"/>
          <w:rFonts w:cstheme="minorHAnsi"/>
          <w:bCs/>
          <w:iCs/>
        </w:rPr>
        <w:t xml:space="preserve">) </w:t>
      </w:r>
      <w:r w:rsidR="00F27411" w:rsidRPr="00605AEA">
        <w:rPr>
          <w:rStyle w:val="Hyperlink"/>
          <w:rFonts w:cstheme="minorHAnsi"/>
          <w:bCs/>
          <w:iCs/>
          <w:color w:val="auto"/>
          <w:u w:val="none"/>
        </w:rPr>
        <w:t xml:space="preserve">or </w:t>
      </w:r>
      <w:r w:rsidRPr="00605AEA">
        <w:rPr>
          <w:rFonts w:cstheme="minorHAnsi"/>
          <w:bCs/>
          <w:iCs/>
        </w:rPr>
        <w:t>Janine Felix (</w:t>
      </w:r>
      <w:hyperlink r:id="rId9" w:history="1"/>
      <w:hyperlink r:id="rId10" w:history="1">
        <w:r w:rsidRPr="00605AEA">
          <w:rPr>
            <w:rStyle w:val="Hyperlink"/>
            <w:rFonts w:cstheme="minorHAnsi"/>
            <w:bCs/>
            <w:iCs/>
          </w:rPr>
          <w:t>j.felix@erasmusmc.nl</w:t>
        </w:r>
      </w:hyperlink>
      <w:r w:rsidR="00AC53B2" w:rsidRPr="00605AEA">
        <w:rPr>
          <w:rStyle w:val="Hyperlink"/>
          <w:rFonts w:cstheme="minorHAnsi"/>
          <w:bCs/>
          <w:iCs/>
        </w:rPr>
        <w:t>)</w:t>
      </w:r>
      <w:r w:rsidR="00365809" w:rsidRPr="00605AEA">
        <w:rPr>
          <w:rFonts w:cstheme="minorHAnsi"/>
          <w:b/>
          <w:bCs/>
          <w:caps/>
        </w:rPr>
        <w:br w:type="page"/>
      </w:r>
    </w:p>
    <w:p w14:paraId="0DB6EDD6" w14:textId="77777777" w:rsidR="0041750A" w:rsidRDefault="004F0FB2" w:rsidP="0003510E">
      <w:pPr>
        <w:spacing w:after="0" w:line="480" w:lineRule="auto"/>
        <w:rPr>
          <w:rFonts w:cstheme="minorHAnsi"/>
          <w:b/>
          <w:bCs/>
          <w:caps/>
        </w:rPr>
      </w:pPr>
      <w:r w:rsidRPr="00605AEA">
        <w:rPr>
          <w:rFonts w:cstheme="minorHAnsi"/>
          <w:b/>
          <w:bCs/>
          <w:caps/>
        </w:rPr>
        <w:lastRenderedPageBreak/>
        <w:t>BACKGROUND</w:t>
      </w:r>
    </w:p>
    <w:p w14:paraId="7EFBB2E0" w14:textId="23D34D9B" w:rsidR="00BF4B84" w:rsidRPr="00BF4B84" w:rsidRDefault="00E107E1" w:rsidP="00186AFB">
      <w:pPr>
        <w:spacing w:after="0" w:line="480" w:lineRule="auto"/>
      </w:pPr>
      <w:r>
        <w:rPr>
          <w:rFonts w:cstheme="minorHAnsi"/>
          <w:bCs/>
        </w:rPr>
        <w:t>We p</w:t>
      </w:r>
      <w:r w:rsidR="00C579DF" w:rsidRPr="00C92A4F">
        <w:rPr>
          <w:rFonts w:cstheme="minorHAnsi"/>
          <w:bCs/>
        </w:rPr>
        <w:t xml:space="preserve">reviously conducted a meta-analysis of epigenome-wide association studies investigating associations of vitamin B12 concentrations during </w:t>
      </w:r>
      <w:r w:rsidR="00186AFB">
        <w:rPr>
          <w:rFonts w:cstheme="minorHAnsi"/>
          <w:bCs/>
        </w:rPr>
        <w:t>fetal development</w:t>
      </w:r>
      <w:r w:rsidR="00C579DF" w:rsidRPr="00C92A4F">
        <w:rPr>
          <w:rFonts w:cstheme="minorHAnsi"/>
          <w:bCs/>
        </w:rPr>
        <w:t xml:space="preserve"> and cord blood DNA methylation. This meta-analysis resulted in </w:t>
      </w:r>
      <w:r w:rsidR="00186AFB">
        <w:rPr>
          <w:rFonts w:cstheme="minorHAnsi"/>
          <w:bCs/>
        </w:rPr>
        <w:t>10</w:t>
      </w:r>
      <w:r w:rsidR="00846B16">
        <w:rPr>
          <w:rFonts w:cstheme="minorHAnsi"/>
          <w:bCs/>
        </w:rPr>
        <w:t>9</w:t>
      </w:r>
      <w:r w:rsidR="00C504E6" w:rsidRPr="00C504E6">
        <w:rPr>
          <w:rFonts w:cstheme="minorHAnsi"/>
          <w:bCs/>
        </w:rPr>
        <w:t xml:space="preserve"> FDR-significant </w:t>
      </w:r>
      <w:r w:rsidR="00846B16">
        <w:rPr>
          <w:rFonts w:cstheme="minorHAnsi"/>
          <w:bCs/>
        </w:rPr>
        <w:t>CpGs</w:t>
      </w:r>
      <w:r w:rsidR="007B3E86">
        <w:rPr>
          <w:rFonts w:cstheme="minorHAnsi"/>
          <w:bCs/>
        </w:rPr>
        <w:t xml:space="preserve"> </w:t>
      </w:r>
      <w:r w:rsidR="00F22DE8">
        <w:rPr>
          <w:rFonts w:cstheme="minorHAnsi"/>
          <w:bCs/>
        </w:rPr>
        <w:t xml:space="preserve">in relation to maternal vitamin B12 concentrations during pregnancy and 7 FDR-significant CpGs in relation to newborn vitamin B12 concentrations. </w:t>
      </w:r>
      <w:r w:rsidR="007B3E86">
        <w:rPr>
          <w:rFonts w:cstheme="minorHAnsi"/>
          <w:bCs/>
        </w:rPr>
        <w:t>(</w:t>
      </w:r>
      <w:r w:rsidR="007B3E86" w:rsidRPr="007B3E86">
        <w:rPr>
          <w:rFonts w:cstheme="minorHAnsi"/>
          <w:b/>
          <w:bCs/>
        </w:rPr>
        <w:t>Table 1</w:t>
      </w:r>
      <w:r w:rsidR="007B3E86">
        <w:rPr>
          <w:rFonts w:cstheme="minorHAnsi"/>
          <w:bCs/>
        </w:rPr>
        <w:t>)</w:t>
      </w:r>
      <w:r w:rsidR="00C579DF" w:rsidRPr="00C92A4F">
        <w:rPr>
          <w:rFonts w:cstheme="minorHAnsi"/>
          <w:bCs/>
        </w:rPr>
        <w:t xml:space="preserve">. </w:t>
      </w:r>
      <w:r w:rsidR="00F96D4E">
        <w:rPr>
          <w:rFonts w:cstheme="minorHAnsi"/>
          <w:bCs/>
        </w:rPr>
        <w:t>To follow-up these findings</w:t>
      </w:r>
      <w:r w:rsidR="00C579DF" w:rsidRPr="00C92A4F">
        <w:rPr>
          <w:rFonts w:cstheme="minorHAnsi"/>
          <w:bCs/>
        </w:rPr>
        <w:t xml:space="preserve">, we would like </w:t>
      </w:r>
      <w:r w:rsidR="008D3C4E">
        <w:rPr>
          <w:rFonts w:cstheme="minorHAnsi"/>
          <w:bCs/>
        </w:rPr>
        <w:t xml:space="preserve">to ask you </w:t>
      </w:r>
      <w:r w:rsidR="00C579DF" w:rsidRPr="00C92A4F">
        <w:rPr>
          <w:rFonts w:cstheme="minorHAnsi"/>
          <w:bCs/>
        </w:rPr>
        <w:t xml:space="preserve">to </w:t>
      </w:r>
      <w:r w:rsidR="00C92A4F" w:rsidRPr="00C92A4F">
        <w:rPr>
          <w:rFonts w:cstheme="minorHAnsi"/>
          <w:bCs/>
        </w:rPr>
        <w:t xml:space="preserve">perform </w:t>
      </w:r>
      <w:r w:rsidR="00186AFB">
        <w:rPr>
          <w:rFonts w:cstheme="minorHAnsi"/>
          <w:bCs/>
        </w:rPr>
        <w:t>a</w:t>
      </w:r>
      <w:r w:rsidR="00BF4B84">
        <w:rPr>
          <w:rFonts w:cstheme="minorHAnsi"/>
          <w:bCs/>
        </w:rPr>
        <w:t xml:space="preserve"> look-up of the findings</w:t>
      </w:r>
      <w:r w:rsidR="00440F6B" w:rsidRPr="00BF4B84">
        <w:rPr>
          <w:rFonts w:cstheme="minorHAnsi"/>
        </w:rPr>
        <w:t xml:space="preserve"> </w:t>
      </w:r>
      <w:r w:rsidR="00C92A4F" w:rsidRPr="00BF4B84">
        <w:rPr>
          <w:rFonts w:cstheme="minorHAnsi"/>
        </w:rPr>
        <w:t xml:space="preserve">in children </w:t>
      </w:r>
      <w:r>
        <w:rPr>
          <w:rFonts w:cstheme="minorHAnsi"/>
        </w:rPr>
        <w:t>and/</w:t>
      </w:r>
      <w:r w:rsidR="001C2E9E">
        <w:rPr>
          <w:rFonts w:cstheme="minorHAnsi"/>
        </w:rPr>
        <w:t xml:space="preserve">or </w:t>
      </w:r>
      <w:r w:rsidR="00C92A4F" w:rsidRPr="00BF4B84">
        <w:rPr>
          <w:rFonts w:cstheme="minorHAnsi"/>
        </w:rPr>
        <w:t xml:space="preserve">adolescents. </w:t>
      </w:r>
    </w:p>
    <w:p w14:paraId="141F3BB0" w14:textId="00611C46" w:rsidR="007B6551" w:rsidRDefault="007B6551" w:rsidP="007B6551">
      <w:pPr>
        <w:spacing w:after="0" w:line="480" w:lineRule="auto"/>
      </w:pPr>
    </w:p>
    <w:p w14:paraId="4B7BCF10" w14:textId="77777777" w:rsidR="007B6551" w:rsidRPr="00605AEA" w:rsidRDefault="007B6551" w:rsidP="007B6551">
      <w:pPr>
        <w:spacing w:after="0" w:line="480" w:lineRule="auto"/>
        <w:rPr>
          <w:rFonts w:cstheme="minorHAnsi"/>
          <w:b/>
        </w:rPr>
      </w:pPr>
      <w:r w:rsidRPr="00605AEA">
        <w:rPr>
          <w:rFonts w:cstheme="minorHAnsi"/>
          <w:b/>
        </w:rPr>
        <w:t>EXPOSURES</w:t>
      </w:r>
    </w:p>
    <w:p w14:paraId="67C38528" w14:textId="77777777" w:rsidR="007B6551" w:rsidRPr="00605AEA" w:rsidRDefault="007B6551" w:rsidP="007B6551">
      <w:pPr>
        <w:spacing w:after="0" w:line="480" w:lineRule="auto"/>
        <w:rPr>
          <w:rFonts w:cstheme="minorHAnsi"/>
          <w:b/>
        </w:rPr>
      </w:pPr>
    </w:p>
    <w:p w14:paraId="52D84265" w14:textId="77777777" w:rsidR="007B6551" w:rsidRPr="00605AEA" w:rsidRDefault="007B6551" w:rsidP="007B6551">
      <w:pPr>
        <w:spacing w:after="0" w:line="480" w:lineRule="auto"/>
        <w:rPr>
          <w:rFonts w:cstheme="minorHAnsi"/>
          <w:b/>
          <w:i/>
        </w:rPr>
      </w:pPr>
      <w:r w:rsidRPr="00605AEA">
        <w:rPr>
          <w:rFonts w:cstheme="minorHAnsi"/>
          <w:b/>
          <w:i/>
        </w:rPr>
        <w:t>Maternal total vitamin B12 concentrations (mat.b12)</w:t>
      </w:r>
    </w:p>
    <w:p w14:paraId="4D7807FD" w14:textId="5AF97480" w:rsidR="007B6551" w:rsidRPr="00605AEA" w:rsidRDefault="00186AFB" w:rsidP="007B6551">
      <w:pPr>
        <w:spacing w:after="0" w:line="480" w:lineRule="auto"/>
        <w:rPr>
          <w:rFonts w:cstheme="minorHAnsi"/>
        </w:rPr>
      </w:pPr>
      <w:r>
        <w:rPr>
          <w:rFonts w:cstheme="minorHAnsi"/>
        </w:rPr>
        <w:t>M</w:t>
      </w:r>
      <w:r w:rsidR="007B6551" w:rsidRPr="00605AEA">
        <w:rPr>
          <w:rFonts w:cstheme="minorHAnsi"/>
        </w:rPr>
        <w:t xml:space="preserve">aternal total vitamin B12 concentration during pregnancy (mat.b12) in serum or plasma. </w:t>
      </w:r>
    </w:p>
    <w:p w14:paraId="10D752F3" w14:textId="77777777" w:rsidR="007B6551" w:rsidRPr="00605AEA" w:rsidRDefault="007B6551" w:rsidP="007B6551">
      <w:pPr>
        <w:spacing w:after="0" w:line="480" w:lineRule="auto"/>
        <w:rPr>
          <w:rFonts w:cstheme="minorHAnsi"/>
        </w:rPr>
      </w:pPr>
    </w:p>
    <w:p w14:paraId="2F95E62E" w14:textId="77777777" w:rsidR="007B6551" w:rsidRPr="00605AEA" w:rsidRDefault="007B6551" w:rsidP="007B6551">
      <w:pPr>
        <w:spacing w:after="0" w:line="480" w:lineRule="auto"/>
        <w:rPr>
          <w:rFonts w:cstheme="minorHAnsi"/>
          <w:b/>
          <w:i/>
        </w:rPr>
      </w:pPr>
      <w:r w:rsidRPr="00605AEA">
        <w:rPr>
          <w:rFonts w:cstheme="minorHAnsi"/>
          <w:b/>
          <w:i/>
        </w:rPr>
        <w:t>Newborn total vitamin B12 concentrations (newborn.b12)</w:t>
      </w:r>
    </w:p>
    <w:p w14:paraId="24AC4B81" w14:textId="1503433E" w:rsidR="007B6551" w:rsidRPr="00605AEA" w:rsidRDefault="00E107E1" w:rsidP="007B6551">
      <w:pPr>
        <w:spacing w:after="0" w:line="480" w:lineRule="auto"/>
        <w:rPr>
          <w:rFonts w:cstheme="minorHAnsi"/>
        </w:rPr>
      </w:pPr>
      <w:r>
        <w:rPr>
          <w:rFonts w:cstheme="minorHAnsi"/>
        </w:rPr>
        <w:t>Cord blood</w:t>
      </w:r>
      <w:r w:rsidRPr="00605AEA">
        <w:rPr>
          <w:rFonts w:cstheme="minorHAnsi"/>
        </w:rPr>
        <w:t xml:space="preserve"> </w:t>
      </w:r>
      <w:r w:rsidR="007B6551" w:rsidRPr="00605AEA">
        <w:rPr>
          <w:rFonts w:cstheme="minorHAnsi"/>
        </w:rPr>
        <w:t>total vitamin B12 concentrations (newborn.b12)</w:t>
      </w:r>
      <w:r w:rsidR="007B6551">
        <w:rPr>
          <w:rFonts w:cstheme="minorHAnsi"/>
        </w:rPr>
        <w:t>, measured in serum or plasma</w:t>
      </w:r>
      <w:r w:rsidR="00186AFB">
        <w:rPr>
          <w:rFonts w:cstheme="minorHAnsi"/>
        </w:rPr>
        <w:t>.</w:t>
      </w:r>
      <w:r w:rsidR="007B6551" w:rsidRPr="00605AEA">
        <w:rPr>
          <w:rFonts w:cstheme="minorHAnsi"/>
        </w:rPr>
        <w:t xml:space="preserve"> </w:t>
      </w:r>
    </w:p>
    <w:p w14:paraId="1E1AD4B9" w14:textId="49D3FE43" w:rsidR="00A86866" w:rsidRDefault="00A86866" w:rsidP="00A86866">
      <w:pPr>
        <w:spacing w:after="0" w:line="480" w:lineRule="auto"/>
      </w:pPr>
    </w:p>
    <w:p w14:paraId="74BD7182" w14:textId="44687152" w:rsidR="007B6551" w:rsidRDefault="007B6551" w:rsidP="007B6551">
      <w:pPr>
        <w:spacing w:after="0" w:line="480" w:lineRule="auto"/>
        <w:rPr>
          <w:rFonts w:cstheme="minorHAnsi"/>
        </w:rPr>
      </w:pPr>
      <w:r w:rsidRPr="00605AEA">
        <w:rPr>
          <w:rFonts w:cstheme="minorHAnsi"/>
        </w:rPr>
        <w:t xml:space="preserve">Please analyze concentrations of </w:t>
      </w:r>
      <w:r>
        <w:rPr>
          <w:rFonts w:cstheme="minorHAnsi"/>
        </w:rPr>
        <w:t>these</w:t>
      </w:r>
      <w:r w:rsidRPr="00605AEA">
        <w:rPr>
          <w:rFonts w:cstheme="minorHAnsi"/>
        </w:rPr>
        <w:t xml:space="preserve"> exposures continuously per Standard Deviation (SD) increase</w:t>
      </w:r>
      <w:r>
        <w:rPr>
          <w:rFonts w:cstheme="minorHAnsi"/>
        </w:rPr>
        <w:t xml:space="preserve"> (Z-scores)</w:t>
      </w:r>
      <w:r w:rsidRPr="00605AEA">
        <w:rPr>
          <w:rFonts w:cstheme="minorHAnsi"/>
        </w:rPr>
        <w:t>.</w:t>
      </w:r>
      <w:r>
        <w:rPr>
          <w:rFonts w:cstheme="minorHAnsi"/>
        </w:rPr>
        <w:t xml:space="preserve"> </w:t>
      </w:r>
      <w:r w:rsidRPr="00343CF3">
        <w:rPr>
          <w:rFonts w:cstheme="minorHAnsi"/>
        </w:rPr>
        <w:t>Z-score</w:t>
      </w:r>
      <w:r>
        <w:rPr>
          <w:rFonts w:cstheme="minorHAnsi"/>
        </w:rPr>
        <w:t>s for each individual can be calculated</w:t>
      </w:r>
      <w:r w:rsidRPr="00343CF3">
        <w:rPr>
          <w:rFonts w:cstheme="minorHAnsi"/>
        </w:rPr>
        <w:t xml:space="preserve"> </w:t>
      </w:r>
      <w:r>
        <w:rPr>
          <w:rFonts w:cstheme="minorHAnsi"/>
        </w:rPr>
        <w:t>as follows:</w:t>
      </w:r>
    </w:p>
    <w:p w14:paraId="15A930CD" w14:textId="0693ECAA" w:rsidR="007B6551" w:rsidRDefault="007B6551" w:rsidP="007B6551">
      <w:pPr>
        <w:spacing w:after="0" w:line="480" w:lineRule="auto"/>
        <w:rPr>
          <w:rFonts w:cstheme="minorHAnsi"/>
        </w:rPr>
      </w:pPr>
      <w:r>
        <w:rPr>
          <w:rFonts w:cstheme="minorHAnsi"/>
        </w:rPr>
        <w:t>Z-score = (B12 concentration in the individual – mean B12 concentration in study population) / SD of B12 concentration in study population</w:t>
      </w:r>
    </w:p>
    <w:p w14:paraId="16C1E82A" w14:textId="77777777" w:rsidR="007B6551" w:rsidRDefault="007B6551" w:rsidP="007B6551">
      <w:pPr>
        <w:spacing w:after="0" w:line="480" w:lineRule="auto"/>
        <w:rPr>
          <w:rFonts w:cstheme="minorHAnsi"/>
        </w:rPr>
      </w:pPr>
    </w:p>
    <w:p w14:paraId="27F455DF" w14:textId="77777777" w:rsidR="007B6551" w:rsidRDefault="007B6551" w:rsidP="007B6551">
      <w:pPr>
        <w:spacing w:after="0" w:line="480" w:lineRule="auto"/>
        <w:rPr>
          <w:rFonts w:eastAsia="Calibri" w:cstheme="minorHAnsi"/>
          <w:bCs/>
          <w:color w:val="000000"/>
        </w:rPr>
      </w:pPr>
      <w:r w:rsidRPr="000D3F1C">
        <w:rPr>
          <w:rFonts w:eastAsia="Calibri" w:cstheme="minorHAnsi"/>
          <w:bCs/>
          <w:color w:val="000000"/>
        </w:rPr>
        <w:t xml:space="preserve">If you need any help with calculating Z-scores, please email </w:t>
      </w:r>
      <w:hyperlink r:id="rId11" w:history="1">
        <w:r w:rsidRPr="000D3F1C">
          <w:rPr>
            <w:rStyle w:val="Hyperlink"/>
            <w:rFonts w:eastAsia="Calibri" w:cstheme="minorHAnsi"/>
            <w:bCs/>
          </w:rPr>
          <w:t>g.monasso@erasmusmc.nl</w:t>
        </w:r>
      </w:hyperlink>
      <w:r w:rsidRPr="000D3F1C">
        <w:rPr>
          <w:rFonts w:eastAsia="Calibri" w:cstheme="minorHAnsi"/>
          <w:bCs/>
          <w:color w:val="000000"/>
        </w:rPr>
        <w:t xml:space="preserve"> and we can provide you with the R code.</w:t>
      </w:r>
      <w:r>
        <w:rPr>
          <w:rFonts w:eastAsia="Calibri" w:cstheme="minorHAnsi"/>
          <w:bCs/>
          <w:color w:val="000000"/>
        </w:rPr>
        <w:t xml:space="preserve"> </w:t>
      </w:r>
    </w:p>
    <w:p w14:paraId="03E27729" w14:textId="40343B57" w:rsidR="007B6551" w:rsidRDefault="007B6551" w:rsidP="00A86866">
      <w:pPr>
        <w:spacing w:after="0" w:line="480" w:lineRule="auto"/>
      </w:pPr>
    </w:p>
    <w:p w14:paraId="504C0CE8" w14:textId="27FB6DE7" w:rsidR="00A86866" w:rsidRPr="00A86866" w:rsidRDefault="00A86866" w:rsidP="00A86866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/>
          <w:bCs/>
          <w:color w:val="000000"/>
        </w:rPr>
      </w:pPr>
      <w:r>
        <w:rPr>
          <w:rFonts w:eastAsia="Calibri" w:cstheme="minorHAnsi"/>
          <w:b/>
          <w:bCs/>
          <w:color w:val="000000"/>
        </w:rPr>
        <w:lastRenderedPageBreak/>
        <w:t>Exclusions</w:t>
      </w:r>
    </w:p>
    <w:p w14:paraId="1097F8C6" w14:textId="25C3218A" w:rsidR="00A86866" w:rsidRPr="00605AEA" w:rsidRDefault="00A86866" w:rsidP="00A868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</w:rPr>
      </w:pPr>
      <w:r>
        <w:rPr>
          <w:rFonts w:cstheme="minorHAnsi"/>
        </w:rPr>
        <w:t>Exclude</w:t>
      </w:r>
      <w:r w:rsidRPr="00605AEA">
        <w:rPr>
          <w:rFonts w:cstheme="minorHAnsi"/>
        </w:rPr>
        <w:t xml:space="preserve"> mothers and newborns with total vitamin B12 concentrations outside +/- 5</w:t>
      </w:r>
      <w:r>
        <w:rPr>
          <w:rFonts w:cstheme="minorHAnsi"/>
        </w:rPr>
        <w:t xml:space="preserve"> standard deviations</w:t>
      </w:r>
      <w:r w:rsidRPr="00605AEA">
        <w:rPr>
          <w:rFonts w:cstheme="minorHAnsi"/>
        </w:rPr>
        <w:t xml:space="preserve"> from the mean</w:t>
      </w:r>
      <w:r>
        <w:rPr>
          <w:rFonts w:cstheme="minorHAnsi"/>
        </w:rPr>
        <w:t xml:space="preserve"> in your dataset</w:t>
      </w:r>
      <w:r w:rsidRPr="00605AEA">
        <w:rPr>
          <w:rFonts w:cstheme="minorHAnsi"/>
        </w:rPr>
        <w:t xml:space="preserve">.  </w:t>
      </w:r>
    </w:p>
    <w:p w14:paraId="312F8B43" w14:textId="77777777" w:rsidR="00A86866" w:rsidRPr="00605AEA" w:rsidRDefault="00A86866" w:rsidP="00A868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</w:rPr>
      </w:pPr>
      <w:r w:rsidRPr="00605AEA">
        <w:rPr>
          <w:rFonts w:cstheme="minorHAnsi"/>
        </w:rPr>
        <w:t>Exclude all twins.</w:t>
      </w:r>
    </w:p>
    <w:p w14:paraId="07FE602F" w14:textId="77777777" w:rsidR="00A86866" w:rsidRPr="00605AEA" w:rsidRDefault="00A86866" w:rsidP="00A86866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</w:rPr>
      </w:pPr>
      <w:r w:rsidRPr="00605AEA">
        <w:rPr>
          <w:rFonts w:eastAsia="Calibri" w:cstheme="minorHAnsi"/>
        </w:rPr>
        <w:t>For mothers with multiple children (non-twin siblings), include only one child per mother, based on completeness of data and, if equal, randomly. Please describe in the readme file how many siblings were excluded.</w:t>
      </w:r>
    </w:p>
    <w:p w14:paraId="44EE7D95" w14:textId="6C816671" w:rsidR="000355DA" w:rsidRDefault="000355DA" w:rsidP="0003510E">
      <w:pPr>
        <w:spacing w:after="0" w:line="480" w:lineRule="auto"/>
      </w:pPr>
    </w:p>
    <w:p w14:paraId="68B3A77D" w14:textId="48A85AB2" w:rsidR="000355DA" w:rsidRPr="00186AFB" w:rsidRDefault="00BF4B84" w:rsidP="00186AFB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/>
          <w:color w:val="000000"/>
        </w:rPr>
      </w:pPr>
      <w:r w:rsidRPr="00186AFB">
        <w:rPr>
          <w:rFonts w:eastAsia="Calibri" w:cstheme="minorHAnsi"/>
          <w:b/>
          <w:color w:val="000000"/>
        </w:rPr>
        <w:t>Look-up in c</w:t>
      </w:r>
      <w:r w:rsidR="000355DA" w:rsidRPr="00186AFB">
        <w:rPr>
          <w:rFonts w:eastAsia="Calibri" w:cstheme="minorHAnsi"/>
          <w:b/>
          <w:color w:val="000000"/>
        </w:rPr>
        <w:t>hildhood/adolescence (whole blood)</w:t>
      </w:r>
    </w:p>
    <w:p w14:paraId="3B3D8C8A" w14:textId="7F95F875" w:rsidR="00986AF7" w:rsidRDefault="000355DA" w:rsidP="0077250A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>
        <w:rPr>
          <w:rFonts w:eastAsia="Calibri" w:cstheme="minorHAnsi"/>
          <w:color w:val="000000"/>
        </w:rPr>
        <w:t>For the childhood/adolescence</w:t>
      </w:r>
      <w:r w:rsidRPr="00896133">
        <w:rPr>
          <w:rFonts w:eastAsia="Calibri" w:cstheme="minorHAnsi"/>
          <w:color w:val="000000"/>
        </w:rPr>
        <w:t xml:space="preserve"> analys</w:t>
      </w:r>
      <w:r>
        <w:rPr>
          <w:rFonts w:eastAsia="Calibri" w:cstheme="minorHAnsi"/>
          <w:color w:val="000000"/>
        </w:rPr>
        <w:t>e</w:t>
      </w:r>
      <w:r w:rsidRPr="00896133">
        <w:rPr>
          <w:rFonts w:eastAsia="Calibri" w:cstheme="minorHAnsi"/>
          <w:color w:val="000000"/>
        </w:rPr>
        <w:t>s</w:t>
      </w:r>
      <w:r>
        <w:rPr>
          <w:rFonts w:eastAsia="Calibri" w:cstheme="minorHAnsi"/>
          <w:color w:val="000000"/>
        </w:rPr>
        <w:t xml:space="preserve">, </w:t>
      </w:r>
      <w:r w:rsidR="00894FB3">
        <w:rPr>
          <w:rFonts w:eastAsia="Calibri" w:cstheme="minorHAnsi"/>
          <w:color w:val="000000"/>
        </w:rPr>
        <w:t>please prepare a</w:t>
      </w:r>
      <w:r w:rsidR="00B0231A">
        <w:rPr>
          <w:rFonts w:eastAsia="Calibri" w:cstheme="minorHAnsi"/>
          <w:color w:val="000000"/>
        </w:rPr>
        <w:t xml:space="preserve"> </w:t>
      </w:r>
      <w:r>
        <w:rPr>
          <w:rFonts w:eastAsia="Calibri" w:cstheme="minorHAnsi"/>
          <w:color w:val="000000"/>
        </w:rPr>
        <w:t xml:space="preserve">phenotype file </w:t>
      </w:r>
      <w:r w:rsidR="00186AFB">
        <w:rPr>
          <w:rFonts w:eastAsia="Calibri" w:cstheme="minorHAnsi"/>
          <w:color w:val="000000"/>
        </w:rPr>
        <w:t>with</w:t>
      </w:r>
      <w:r w:rsidR="00894FB3">
        <w:rPr>
          <w:rFonts w:eastAsia="Calibri" w:cstheme="minorHAnsi"/>
          <w:color w:val="000000"/>
        </w:rPr>
        <w:t xml:space="preserve"> </w:t>
      </w:r>
      <w:r w:rsidR="00AC212C">
        <w:rPr>
          <w:rFonts w:eastAsia="Calibri" w:cstheme="minorHAnsi"/>
          <w:color w:val="000000"/>
        </w:rPr>
        <w:t>the exposure (maternal or cord blood vitamin B12 in Z-scores) and the following</w:t>
      </w:r>
      <w:r w:rsidR="00894FB3">
        <w:rPr>
          <w:rFonts w:eastAsia="Calibri" w:cstheme="minorHAnsi"/>
          <w:color w:val="000000"/>
        </w:rPr>
        <w:t xml:space="preserve"> covariates</w:t>
      </w:r>
      <w:r w:rsidR="00186AFB">
        <w:rPr>
          <w:rFonts w:eastAsia="Calibri" w:cstheme="minorHAnsi"/>
          <w:color w:val="000000"/>
        </w:rPr>
        <w:t xml:space="preserve"> (</w:t>
      </w:r>
      <w:r w:rsidR="007B3E86">
        <w:rPr>
          <w:rFonts w:eastAsia="Calibri" w:cstheme="minorHAnsi"/>
          <w:color w:val="000000"/>
        </w:rPr>
        <w:t xml:space="preserve">In </w:t>
      </w:r>
      <w:r w:rsidR="007B3E86" w:rsidRPr="007B3E86">
        <w:rPr>
          <w:rFonts w:eastAsia="Calibri" w:cstheme="minorHAnsi"/>
          <w:i/>
          <w:color w:val="FF0000"/>
        </w:rPr>
        <w:t>red Italic</w:t>
      </w:r>
      <w:r w:rsidR="00186AFB" w:rsidRPr="007B3E86">
        <w:rPr>
          <w:rFonts w:eastAsia="Calibri" w:cstheme="minorHAnsi"/>
          <w:color w:val="000000"/>
        </w:rPr>
        <w:t xml:space="preserve"> </w:t>
      </w:r>
      <w:r w:rsidR="007B3E86">
        <w:rPr>
          <w:rFonts w:eastAsia="Calibri" w:cstheme="minorHAnsi"/>
          <w:color w:val="000000"/>
        </w:rPr>
        <w:t xml:space="preserve">font </w:t>
      </w:r>
      <w:r w:rsidR="00186AFB">
        <w:rPr>
          <w:rFonts w:eastAsia="Calibri" w:cstheme="minorHAnsi"/>
          <w:color w:val="000000"/>
        </w:rPr>
        <w:t>are those covariates that are new or changed, as compared to the phenotype file of the main analysis)</w:t>
      </w:r>
      <w:r w:rsidR="00894FB3">
        <w:rPr>
          <w:rFonts w:eastAsia="Calibri" w:cstheme="minorHAnsi"/>
          <w:color w:val="000000"/>
        </w:rPr>
        <w:t xml:space="preserve">: </w:t>
      </w:r>
    </w:p>
    <w:p w14:paraId="214E6528" w14:textId="5F2B2AC3" w:rsidR="00A86866" w:rsidRDefault="00A86866" w:rsidP="00986AF7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26990212" w14:textId="77777777" w:rsidR="00894FB3" w:rsidRPr="007B3E86" w:rsidRDefault="00894FB3" w:rsidP="00894FB3">
      <w:pPr>
        <w:pStyle w:val="ListParagraph"/>
        <w:numPr>
          <w:ilvl w:val="0"/>
          <w:numId w:val="8"/>
        </w:numPr>
        <w:spacing w:after="0" w:line="480" w:lineRule="auto"/>
        <w:rPr>
          <w:b/>
          <w:i/>
          <w:color w:val="FF0000"/>
        </w:rPr>
      </w:pPr>
      <w:r w:rsidRPr="007B3E86">
        <w:rPr>
          <w:rFonts w:eastAsia="Calibri" w:cstheme="minorHAnsi"/>
          <w:i/>
          <w:color w:val="FF0000"/>
        </w:rPr>
        <w:t>Child age at blood sampling (</w:t>
      </w:r>
      <w:proofErr w:type="spellStart"/>
      <w:r w:rsidRPr="007B3E86">
        <w:rPr>
          <w:rFonts w:eastAsia="Calibri" w:cstheme="minorHAnsi"/>
          <w:i/>
          <w:color w:val="FF0000"/>
        </w:rPr>
        <w:t>child.age</w:t>
      </w:r>
      <w:proofErr w:type="spellEnd"/>
      <w:r w:rsidRPr="007B3E86">
        <w:rPr>
          <w:rFonts w:eastAsia="Calibri" w:cstheme="minorHAnsi"/>
          <w:i/>
          <w:color w:val="FF0000"/>
        </w:rPr>
        <w:t>, continuous in years)</w:t>
      </w:r>
    </w:p>
    <w:p w14:paraId="65C43945" w14:textId="3F643A49" w:rsidR="0052185B" w:rsidRPr="00F0386A" w:rsidRDefault="0052185B" w:rsidP="0052185B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  <w:color w:val="FF0000"/>
        </w:rPr>
      </w:pPr>
      <w:r w:rsidRPr="007B3E86">
        <w:rPr>
          <w:rFonts w:eastAsia="Calibri" w:cstheme="minorHAnsi"/>
          <w:i/>
          <w:color w:val="FF0000"/>
        </w:rPr>
        <w:t>Estimate</w:t>
      </w:r>
      <w:r w:rsidRPr="00F0386A">
        <w:rPr>
          <w:rFonts w:eastAsia="Calibri" w:cstheme="minorHAnsi"/>
          <w:i/>
          <w:color w:val="FF0000"/>
        </w:rPr>
        <w:t>d cell types: Use the “Houseman” reference set for cell type estimation in the ‘’FlowSorted.Blood.Combined.450K’’ or “</w:t>
      </w:r>
      <w:proofErr w:type="spellStart"/>
      <w:r w:rsidRPr="00F0386A">
        <w:rPr>
          <w:rFonts w:eastAsia="Calibri" w:cstheme="minorHAnsi"/>
          <w:i/>
          <w:color w:val="FF0000"/>
        </w:rPr>
        <w:t>FlowSorted.Blood.Combined.EPIC</w:t>
      </w:r>
      <w:proofErr w:type="spellEnd"/>
      <w:r w:rsidRPr="00F0386A">
        <w:rPr>
          <w:rFonts w:eastAsia="Calibri" w:cstheme="minorHAnsi"/>
          <w:i/>
          <w:color w:val="FF0000"/>
        </w:rPr>
        <w:t>’’ Bioconductor package for cell type correction</w:t>
      </w:r>
      <w:r w:rsidR="00F0386A" w:rsidRPr="00F0386A">
        <w:rPr>
          <w:rFonts w:eastAsia="Calibri" w:cstheme="minorHAnsi"/>
          <w:i/>
          <w:color w:val="FF0000"/>
        </w:rPr>
        <w:t xml:space="preserve"> </w:t>
      </w:r>
      <w:r w:rsidR="00F0386A" w:rsidRPr="00F0386A">
        <w:rPr>
          <w:rFonts w:cstheme="minorHAnsi"/>
          <w:bCs/>
          <w:iCs/>
          <w:color w:val="FF0000"/>
        </w:rPr>
        <w:fldChar w:fldCharType="begin"/>
      </w:r>
      <w:r w:rsidR="00F0386A" w:rsidRPr="00F0386A">
        <w:rPr>
          <w:rFonts w:cstheme="minorHAnsi"/>
          <w:bCs/>
          <w:iCs/>
          <w:color w:val="FF0000"/>
        </w:rPr>
        <w:instrText xml:space="preserve"> ADDIN EN.CITE &lt;EndNote&gt;&lt;Cite&gt;&lt;Author&gt;Houseman&lt;/Author&gt;&lt;Year&gt;2014&lt;/Year&gt;&lt;RecNum&gt;150&lt;/RecNum&gt;&lt;DisplayText&gt;(1)&lt;/DisplayText&gt;&lt;record&gt;&lt;rec-number&gt;150&lt;/rec-number&gt;&lt;foreign-keys&gt;&lt;key app="EN" db-id="v92vpt92qfrd5restdopfvs7zzdrzrtvpxw9" timestamp="1629957211"&gt;150&lt;/key&gt;&lt;/foreign-keys&gt;&lt;ref-type name="Journal Article"&gt;17&lt;/ref-type&gt;&lt;contributors&gt;&lt;authors&gt;&lt;author&gt;Houseman, E.A., &lt;/author&gt;&lt;author&gt;Molitor, J., &lt;/author&gt;&lt;author&gt;Marsit, C.J.,&lt;/author&gt;&lt;/authors&gt;&lt;/contributors&gt;&lt;titles&gt;&lt;title&gt;Reference-free cell mixture adjustments in analysis of DNA methylation data&lt;/title&gt;&lt;secondary-title&gt;Bioinformatics&lt;/secondary-title&gt;&lt;/titles&gt;&lt;periodical&gt;&lt;full-title&gt;Bioinformatics&lt;/full-title&gt;&lt;/periodical&gt;&lt;pages&gt;1431-1439&lt;/pages&gt;&lt;volume&gt;30&lt;/volume&gt;&lt;number&gt;10&lt;/number&gt;&lt;dates&gt;&lt;year&gt;2014&lt;/year&gt;&lt;/dates&gt;&lt;urls&gt;&lt;/urls&gt;&lt;/record&gt;&lt;/Cite&gt;&lt;/EndNote&gt;</w:instrText>
      </w:r>
      <w:r w:rsidR="00F0386A" w:rsidRPr="00F0386A">
        <w:rPr>
          <w:rFonts w:cstheme="minorHAnsi"/>
          <w:bCs/>
          <w:iCs/>
          <w:color w:val="FF0000"/>
        </w:rPr>
        <w:fldChar w:fldCharType="separate"/>
      </w:r>
      <w:r w:rsidR="00F0386A" w:rsidRPr="00F0386A">
        <w:rPr>
          <w:rFonts w:cstheme="minorHAnsi"/>
          <w:bCs/>
          <w:iCs/>
          <w:noProof/>
          <w:color w:val="FF0000"/>
        </w:rPr>
        <w:t>(1)</w:t>
      </w:r>
      <w:r w:rsidR="00F0386A" w:rsidRPr="00F0386A">
        <w:rPr>
          <w:rFonts w:cstheme="minorHAnsi"/>
          <w:color w:val="FF0000"/>
        </w:rPr>
        <w:fldChar w:fldCharType="end"/>
      </w:r>
      <w:r w:rsidRPr="00F0386A">
        <w:rPr>
          <w:rFonts w:eastAsia="Calibri" w:cstheme="minorHAnsi"/>
          <w:i/>
          <w:color w:val="FF0000"/>
        </w:rPr>
        <w:t xml:space="preserve">. Include the following cell types: CD8T, CD4T, NK, Bcell, Mono, Gran. If you need a script for estimating these, </w:t>
      </w:r>
      <w:r w:rsidR="005A0785" w:rsidRPr="00F0386A">
        <w:rPr>
          <w:rFonts w:eastAsia="Calibri" w:cstheme="minorHAnsi"/>
          <w:i/>
          <w:color w:val="FF0000"/>
        </w:rPr>
        <w:t xml:space="preserve">please </w:t>
      </w:r>
      <w:r w:rsidRPr="00F0386A">
        <w:rPr>
          <w:rFonts w:eastAsia="Calibri" w:cstheme="minorHAnsi"/>
          <w:i/>
          <w:color w:val="FF0000"/>
        </w:rPr>
        <w:t>contact us.</w:t>
      </w:r>
    </w:p>
    <w:p w14:paraId="56F14301" w14:textId="77777777" w:rsidR="00894FB3" w:rsidRPr="00605AEA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F0386A">
        <w:rPr>
          <w:rFonts w:eastAsia="Calibri" w:cstheme="minorHAnsi"/>
          <w:color w:val="FF0000"/>
        </w:rPr>
        <w:t>Maternal age (</w:t>
      </w:r>
      <w:proofErr w:type="spellStart"/>
      <w:r w:rsidRPr="00F0386A">
        <w:rPr>
          <w:rFonts w:eastAsia="Calibri" w:cstheme="minorHAnsi"/>
          <w:color w:val="FF0000"/>
        </w:rPr>
        <w:t>mat.age</w:t>
      </w:r>
      <w:proofErr w:type="spellEnd"/>
      <w:r w:rsidRPr="00F0386A">
        <w:rPr>
          <w:rFonts w:eastAsia="Calibri" w:cstheme="minorHAnsi"/>
          <w:color w:val="FF0000"/>
        </w:rPr>
        <w:t>): Age at conceptio</w:t>
      </w:r>
      <w:r w:rsidRPr="00605AEA">
        <w:rPr>
          <w:rFonts w:eastAsia="Calibri" w:cstheme="minorHAnsi"/>
          <w:color w:val="000000"/>
        </w:rPr>
        <w:t>n. Continuous, in years.</w:t>
      </w:r>
    </w:p>
    <w:p w14:paraId="00A46EBC" w14:textId="77777777" w:rsidR="00894FB3" w:rsidRPr="00605AEA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>Maternal socio-economic status (</w:t>
      </w:r>
      <w:proofErr w:type="spellStart"/>
      <w:r w:rsidRPr="00605AEA">
        <w:rPr>
          <w:rFonts w:eastAsia="Calibri" w:cstheme="minorHAnsi"/>
          <w:color w:val="000000"/>
        </w:rPr>
        <w:t>mat.ses</w:t>
      </w:r>
      <w:proofErr w:type="spellEnd"/>
      <w:r w:rsidRPr="00605AEA">
        <w:rPr>
          <w:rFonts w:eastAsia="Calibri" w:cstheme="minorHAnsi"/>
          <w:color w:val="000000"/>
        </w:rPr>
        <w:t xml:space="preserve">): Use the definition most suited in your cohort. Preferably, a three category ordinal variable (1 = lower, 2 = middle, 3 = higher). If you need to categorize </w:t>
      </w:r>
      <w:proofErr w:type="spellStart"/>
      <w:r w:rsidRPr="00605AEA">
        <w:rPr>
          <w:rFonts w:eastAsia="Calibri" w:cstheme="minorHAnsi"/>
          <w:color w:val="000000"/>
        </w:rPr>
        <w:t>mat.ses</w:t>
      </w:r>
      <w:proofErr w:type="spellEnd"/>
      <w:r w:rsidRPr="00605AEA">
        <w:rPr>
          <w:rFonts w:eastAsia="Calibri" w:cstheme="minorHAnsi"/>
          <w:color w:val="000000"/>
        </w:rPr>
        <w:t xml:space="preserve"> differently, please inform us. </w:t>
      </w:r>
    </w:p>
    <w:p w14:paraId="3F38CEF4" w14:textId="77777777" w:rsidR="00894FB3" w:rsidRPr="00605AEA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>Maternal pre-pregnancy BMI (</w:t>
      </w:r>
      <w:proofErr w:type="spellStart"/>
      <w:r w:rsidRPr="00605AEA">
        <w:rPr>
          <w:rFonts w:eastAsia="Calibri" w:cstheme="minorHAnsi"/>
          <w:color w:val="000000"/>
        </w:rPr>
        <w:t>mat.bmi</w:t>
      </w:r>
      <w:proofErr w:type="spellEnd"/>
      <w:r w:rsidRPr="00605AEA">
        <w:rPr>
          <w:rFonts w:eastAsia="Calibri" w:cstheme="minorHAnsi"/>
          <w:color w:val="000000"/>
        </w:rPr>
        <w:t>): Continuous in kg/m</w:t>
      </w:r>
      <w:r w:rsidRPr="00605AEA">
        <w:rPr>
          <w:rFonts w:eastAsia="Calibri" w:cstheme="minorHAnsi"/>
          <w:color w:val="000000"/>
          <w:vertAlign w:val="superscript"/>
        </w:rPr>
        <w:t>2</w:t>
      </w:r>
      <w:r w:rsidRPr="00605AEA">
        <w:rPr>
          <w:rFonts w:eastAsia="Calibri" w:cstheme="minorHAnsi"/>
          <w:color w:val="000000"/>
        </w:rPr>
        <w:t>.</w:t>
      </w:r>
    </w:p>
    <w:p w14:paraId="01684A60" w14:textId="77777777" w:rsidR="00894FB3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lastRenderedPageBreak/>
        <w:t>Maternal smoking during pregnancy (</w:t>
      </w:r>
      <w:proofErr w:type="spellStart"/>
      <w:r w:rsidRPr="00605AEA">
        <w:rPr>
          <w:rFonts w:eastAsia="Calibri" w:cstheme="minorHAnsi"/>
          <w:color w:val="000000"/>
        </w:rPr>
        <w:t>mat.smoking</w:t>
      </w:r>
      <w:proofErr w:type="spellEnd"/>
      <w:r w:rsidRPr="00605AEA">
        <w:rPr>
          <w:rFonts w:eastAsia="Calibri" w:cstheme="minorHAnsi"/>
          <w:color w:val="000000"/>
        </w:rPr>
        <w:t>): binary numeric variable, 0 = no smoking or 1</w:t>
      </w:r>
      <w:r w:rsidRPr="00605AEA">
        <w:rPr>
          <w:rFonts w:eastAsia="Calibri" w:cstheme="minorHAnsi"/>
          <w:color w:val="000000"/>
          <w:vertAlign w:val="superscript"/>
        </w:rPr>
        <w:t>st</w:t>
      </w:r>
      <w:r w:rsidRPr="00605AEA">
        <w:rPr>
          <w:rFonts w:eastAsia="Calibri" w:cstheme="minorHAnsi"/>
          <w:color w:val="000000"/>
        </w:rPr>
        <w:t xml:space="preserve"> trimester only (quit before 2</w:t>
      </w:r>
      <w:r w:rsidRPr="00605AEA">
        <w:rPr>
          <w:rFonts w:eastAsia="Calibri" w:cstheme="minorHAnsi"/>
          <w:color w:val="000000"/>
          <w:vertAlign w:val="superscript"/>
        </w:rPr>
        <w:t>nd</w:t>
      </w:r>
      <w:r w:rsidRPr="00605AEA">
        <w:rPr>
          <w:rFonts w:eastAsia="Calibri" w:cstheme="minorHAnsi"/>
          <w:color w:val="000000"/>
        </w:rPr>
        <w:t xml:space="preserve"> trimester); 1 = sustained smoking.</w:t>
      </w:r>
    </w:p>
    <w:p w14:paraId="18F9FAC0" w14:textId="77777777" w:rsidR="00894FB3" w:rsidRPr="00605AEA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>
        <w:rPr>
          <w:rFonts w:eastAsia="Calibri" w:cstheme="minorHAnsi"/>
          <w:color w:val="000000"/>
        </w:rPr>
        <w:t xml:space="preserve">Parity (parity): </w:t>
      </w:r>
      <w:r w:rsidRPr="00605AEA">
        <w:rPr>
          <w:rFonts w:eastAsia="Calibri" w:cstheme="minorHAnsi"/>
          <w:color w:val="000000"/>
        </w:rPr>
        <w:t xml:space="preserve">binary numeric variable, 0 = </w:t>
      </w:r>
      <w:r>
        <w:rPr>
          <w:rFonts w:eastAsia="Calibri" w:cstheme="minorHAnsi"/>
          <w:color w:val="000000"/>
        </w:rPr>
        <w:t>nulliparous</w:t>
      </w:r>
      <w:r w:rsidRPr="00605AEA">
        <w:rPr>
          <w:rFonts w:eastAsia="Calibri" w:cstheme="minorHAnsi"/>
          <w:color w:val="000000"/>
        </w:rPr>
        <w:t xml:space="preserve">; 1 = </w:t>
      </w:r>
      <w:r>
        <w:rPr>
          <w:rFonts w:eastAsia="Calibri" w:cstheme="minorHAnsi"/>
          <w:color w:val="000000"/>
        </w:rPr>
        <w:t>multiparous</w:t>
      </w:r>
      <w:r w:rsidRPr="00605AEA">
        <w:rPr>
          <w:rFonts w:eastAsia="Calibri" w:cstheme="minorHAnsi"/>
          <w:color w:val="000000"/>
        </w:rPr>
        <w:t>.</w:t>
      </w:r>
    </w:p>
    <w:p w14:paraId="4915623B" w14:textId="77777777" w:rsidR="00894FB3" w:rsidRPr="00605AEA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>Child sex (sex): binary numeric variable, 0 = boy; 1 = girl.</w:t>
      </w:r>
    </w:p>
    <w:p w14:paraId="7286A808" w14:textId="77777777" w:rsidR="00894FB3" w:rsidRPr="00580DFA" w:rsidRDefault="00894FB3" w:rsidP="00894FB3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bCs/>
          <w:color w:val="000000"/>
        </w:rPr>
        <w:t xml:space="preserve">Batch (batch): Please adjust for batch effects by including the most important covariate(s), such as plate, in the models. </w:t>
      </w:r>
      <w:r w:rsidRPr="002B1CE6">
        <w:rPr>
          <w:rFonts w:eastAsia="Calibri" w:cstheme="minorHAnsi"/>
          <w:bCs/>
          <w:color w:val="000000"/>
        </w:rPr>
        <w:t xml:space="preserve">Alternatively, you can use a batch correction method such as </w:t>
      </w:r>
      <w:proofErr w:type="spellStart"/>
      <w:r w:rsidRPr="002B1CE6">
        <w:rPr>
          <w:rFonts w:eastAsia="Calibri" w:cstheme="minorHAnsi"/>
          <w:bCs/>
          <w:color w:val="000000"/>
        </w:rPr>
        <w:t>ComBat</w:t>
      </w:r>
      <w:proofErr w:type="spellEnd"/>
      <w:r w:rsidRPr="002B1CE6">
        <w:rPr>
          <w:rFonts w:eastAsia="Calibri" w:cstheme="minorHAnsi"/>
          <w:bCs/>
          <w:color w:val="000000"/>
        </w:rPr>
        <w:t xml:space="preserve">. </w:t>
      </w:r>
      <w:r w:rsidRPr="00605AEA">
        <w:rPr>
          <w:rFonts w:eastAsia="Calibri" w:cstheme="minorHAnsi"/>
          <w:bCs/>
          <w:color w:val="000000"/>
        </w:rPr>
        <w:t xml:space="preserve">Please indicate in the README file how you adjusted for batch. </w:t>
      </w:r>
    </w:p>
    <w:p w14:paraId="32E92023" w14:textId="7FC6F5C7" w:rsidR="00894FB3" w:rsidRPr="005A0785" w:rsidRDefault="00894FB3" w:rsidP="00894FB3">
      <w:pPr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>Gestational age at vitamin B12 measurement (</w:t>
      </w:r>
      <w:proofErr w:type="spellStart"/>
      <w:r w:rsidRPr="00605AEA">
        <w:rPr>
          <w:rFonts w:eastAsia="Calibri" w:cstheme="minorHAnsi"/>
          <w:color w:val="000000"/>
        </w:rPr>
        <w:t>gest.age.sampling</w:t>
      </w:r>
      <w:proofErr w:type="spellEnd"/>
      <w:r w:rsidRPr="00605AEA">
        <w:rPr>
          <w:rFonts w:eastAsia="Calibri" w:cstheme="minorHAnsi"/>
          <w:color w:val="000000"/>
        </w:rPr>
        <w:t xml:space="preserve">). Continuous in </w:t>
      </w:r>
      <w:r>
        <w:rPr>
          <w:rFonts w:eastAsia="Calibri" w:cstheme="minorHAnsi"/>
          <w:color w:val="000000"/>
        </w:rPr>
        <w:t xml:space="preserve">weeks </w:t>
      </w:r>
      <w:r w:rsidRPr="00605AEA">
        <w:rPr>
          <w:rFonts w:eastAsia="Calibri" w:cstheme="minorHAnsi"/>
          <w:color w:val="000000"/>
        </w:rPr>
        <w:t>[</w:t>
      </w:r>
      <w:r w:rsidRPr="007B3E86">
        <w:rPr>
          <w:rFonts w:eastAsia="Calibri" w:cstheme="minorHAnsi"/>
          <w:b/>
          <w:bCs/>
          <w:color w:val="000000"/>
        </w:rPr>
        <w:t>only</w:t>
      </w:r>
      <w:r w:rsidRPr="007B3E86">
        <w:rPr>
          <w:rFonts w:eastAsia="Calibri" w:cstheme="minorHAnsi"/>
          <w:color w:val="000000"/>
        </w:rPr>
        <w:t xml:space="preserve"> </w:t>
      </w:r>
      <w:r w:rsidRPr="005A0785">
        <w:rPr>
          <w:rFonts w:eastAsia="Calibri" w:cstheme="minorHAnsi"/>
          <w:color w:val="000000"/>
        </w:rPr>
        <w:t xml:space="preserve">in analyses of </w:t>
      </w:r>
      <w:r w:rsidRPr="007B3E86">
        <w:rPr>
          <w:rFonts w:eastAsia="Calibri" w:cstheme="minorHAnsi"/>
          <w:color w:val="000000"/>
        </w:rPr>
        <w:t>maternal</w:t>
      </w:r>
      <w:r w:rsidRPr="005A0785">
        <w:rPr>
          <w:rFonts w:eastAsia="Calibri" w:cstheme="minorHAnsi"/>
          <w:color w:val="000000"/>
        </w:rPr>
        <w:t xml:space="preserve"> B12, this covariate will </w:t>
      </w:r>
      <w:r w:rsidRPr="007B3E86">
        <w:rPr>
          <w:rFonts w:eastAsia="Calibri" w:cstheme="minorHAnsi"/>
          <w:b/>
          <w:bCs/>
          <w:color w:val="000000"/>
        </w:rPr>
        <w:t xml:space="preserve">not </w:t>
      </w:r>
      <w:r w:rsidRPr="005A0785">
        <w:rPr>
          <w:rFonts w:eastAsia="Calibri" w:cstheme="minorHAnsi"/>
          <w:color w:val="000000"/>
        </w:rPr>
        <w:t>be included in analyses of newborn B12].</w:t>
      </w:r>
    </w:p>
    <w:p w14:paraId="3482A17A" w14:textId="77777777" w:rsidR="00894FB3" w:rsidRPr="0077250A" w:rsidRDefault="00894FB3" w:rsidP="00894FB3">
      <w:pPr>
        <w:numPr>
          <w:ilvl w:val="0"/>
          <w:numId w:val="8"/>
        </w:numPr>
        <w:spacing w:line="480" w:lineRule="auto"/>
        <w:contextualSpacing/>
        <w:rPr>
          <w:rFonts w:eastAsia="Calibri" w:cstheme="minorHAnsi"/>
        </w:rPr>
      </w:pPr>
      <w:r w:rsidRPr="00605AEA">
        <w:rPr>
          <w:rFonts w:eastAsia="Calibri" w:cstheme="minorHAnsi"/>
        </w:rPr>
        <w:t xml:space="preserve">Selection factors: </w:t>
      </w:r>
      <w:r w:rsidRPr="00605AEA">
        <w:rPr>
          <w:rFonts w:eastAsia="Calibri" w:cstheme="minorHAnsi"/>
          <w:iCs/>
        </w:rPr>
        <w:t>optional covariate</w:t>
      </w:r>
      <w:r w:rsidRPr="00605AEA">
        <w:rPr>
          <w:rFonts w:eastAsia="Calibri" w:cstheme="minorHAnsi"/>
        </w:rPr>
        <w:t>, include if relevant for your study and describe in the readme file. For example, case-control status if your study was designed as a case-control study.</w:t>
      </w:r>
    </w:p>
    <w:p w14:paraId="12799918" w14:textId="77777777" w:rsidR="00894FB3" w:rsidRPr="0077250A" w:rsidRDefault="00894FB3" w:rsidP="00894FB3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>Ethnicity: If your study includes more than one major ethnic group (e.g. African, Asian, European or Hispanic) please analyze these groups separately.</w:t>
      </w:r>
    </w:p>
    <w:p w14:paraId="0E54861D" w14:textId="1AAE75DB" w:rsidR="00894FB3" w:rsidRDefault="00894FB3" w:rsidP="00986AF7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31EC1AF1" w14:textId="16B3AC3D" w:rsidR="00A86866" w:rsidRPr="007B3E86" w:rsidRDefault="00A86866" w:rsidP="00986AF7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/>
          <w:color w:val="000000"/>
        </w:rPr>
      </w:pPr>
      <w:r w:rsidRPr="007B3E86">
        <w:rPr>
          <w:rFonts w:eastAsia="Calibri" w:cstheme="minorHAnsi"/>
          <w:color w:val="000000"/>
        </w:rPr>
        <w:t>Please name all covariates exactly as asked (name defined between brackets for each variable), in order to prevent problems with running the R code.</w:t>
      </w:r>
    </w:p>
    <w:p w14:paraId="355771FA" w14:textId="10C11EE3" w:rsidR="00A86866" w:rsidRPr="00986AF7" w:rsidRDefault="00A86866" w:rsidP="00986AF7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4311A60F" w14:textId="5077570C" w:rsidR="000355DA" w:rsidRPr="000355DA" w:rsidRDefault="000355DA" w:rsidP="000355DA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>
        <w:rPr>
          <w:rFonts w:eastAsia="Calibri" w:cstheme="minorHAnsi"/>
          <w:color w:val="000000"/>
        </w:rPr>
        <w:t xml:space="preserve">For the childhood </w:t>
      </w:r>
      <w:r w:rsidR="00A86866">
        <w:rPr>
          <w:rFonts w:eastAsia="Calibri" w:cstheme="minorHAnsi"/>
          <w:color w:val="000000"/>
        </w:rPr>
        <w:t>look-up</w:t>
      </w:r>
      <w:r w:rsidR="00CE49A6">
        <w:rPr>
          <w:rFonts w:eastAsia="Calibri" w:cstheme="minorHAnsi"/>
          <w:color w:val="000000"/>
        </w:rPr>
        <w:t>,</w:t>
      </w:r>
      <w:r>
        <w:rPr>
          <w:rFonts w:eastAsia="Calibri" w:cstheme="minorHAnsi"/>
          <w:color w:val="000000"/>
        </w:rPr>
        <w:t xml:space="preserve"> </w:t>
      </w:r>
      <w:r w:rsidR="00A86866">
        <w:rPr>
          <w:rFonts w:eastAsia="Calibri" w:cstheme="minorHAnsi"/>
          <w:color w:val="000000"/>
        </w:rPr>
        <w:t>p</w:t>
      </w:r>
      <w:r w:rsidR="00A86866" w:rsidRPr="00A86866">
        <w:rPr>
          <w:rFonts w:eastAsia="Calibri" w:cstheme="minorHAnsi"/>
          <w:color w:val="000000"/>
        </w:rPr>
        <w:t>lease run</w:t>
      </w:r>
      <w:r w:rsidR="0052185B">
        <w:rPr>
          <w:rFonts w:eastAsia="Calibri" w:cstheme="minorHAnsi"/>
          <w:color w:val="000000"/>
        </w:rPr>
        <w:t xml:space="preserve"> one o</w:t>
      </w:r>
      <w:r w:rsidR="005A0785">
        <w:rPr>
          <w:rFonts w:eastAsia="Calibri" w:cstheme="minorHAnsi"/>
          <w:color w:val="000000"/>
        </w:rPr>
        <w:t>r both o</w:t>
      </w:r>
      <w:r w:rsidR="0052185B">
        <w:rPr>
          <w:rFonts w:eastAsia="Calibri" w:cstheme="minorHAnsi"/>
          <w:color w:val="000000"/>
        </w:rPr>
        <w:t>f the</w:t>
      </w:r>
      <w:r w:rsidR="00186AFB">
        <w:rPr>
          <w:rFonts w:eastAsia="Calibri" w:cstheme="minorHAnsi"/>
          <w:color w:val="000000"/>
        </w:rPr>
        <w:t xml:space="preserve"> </w:t>
      </w:r>
      <w:r w:rsidR="00A86866" w:rsidRPr="00A86866">
        <w:rPr>
          <w:rFonts w:eastAsia="Calibri" w:cstheme="minorHAnsi"/>
          <w:color w:val="000000"/>
        </w:rPr>
        <w:t xml:space="preserve">following </w:t>
      </w:r>
      <w:r w:rsidR="00A86866">
        <w:rPr>
          <w:rFonts w:eastAsia="Calibri" w:cstheme="minorHAnsi"/>
          <w:color w:val="000000"/>
        </w:rPr>
        <w:t xml:space="preserve">robust linear regression </w:t>
      </w:r>
      <w:r w:rsidR="00A86866" w:rsidRPr="00A86866">
        <w:rPr>
          <w:rFonts w:eastAsia="Calibri" w:cstheme="minorHAnsi"/>
          <w:color w:val="000000"/>
        </w:rPr>
        <w:t>model</w:t>
      </w:r>
      <w:r w:rsidR="0052185B">
        <w:rPr>
          <w:rFonts w:eastAsia="Calibri" w:cstheme="minorHAnsi"/>
          <w:color w:val="000000"/>
        </w:rPr>
        <w:t>s</w:t>
      </w:r>
      <w:r w:rsidR="00A86866" w:rsidRPr="00A86866">
        <w:rPr>
          <w:rFonts w:eastAsia="Calibri" w:cstheme="minorHAnsi"/>
          <w:color w:val="000000"/>
        </w:rPr>
        <w:t>, using the syntax provided</w:t>
      </w:r>
      <w:r w:rsidR="0052185B">
        <w:rPr>
          <w:rFonts w:eastAsia="Calibri" w:cstheme="minorHAnsi"/>
          <w:color w:val="000000"/>
        </w:rPr>
        <w:t>, depending on which exposure is available in your cohort</w:t>
      </w:r>
      <w:r w:rsidR="00A86866" w:rsidRPr="00A86866">
        <w:rPr>
          <w:rFonts w:eastAsia="Calibri" w:cstheme="minorHAnsi"/>
          <w:color w:val="000000"/>
        </w:rPr>
        <w:t>:</w:t>
      </w:r>
    </w:p>
    <w:p w14:paraId="75E5FBEE" w14:textId="77777777" w:rsidR="000355DA" w:rsidRDefault="000355DA" w:rsidP="0003510E">
      <w:pPr>
        <w:spacing w:after="0" w:line="480" w:lineRule="auto"/>
        <w:rPr>
          <w:rFonts w:eastAsia="Calibri" w:cstheme="minorHAnsi"/>
          <w:color w:val="000000"/>
        </w:rPr>
      </w:pPr>
    </w:p>
    <w:p w14:paraId="2D6A17D1" w14:textId="21B1EA51" w:rsidR="000355DA" w:rsidRDefault="000355DA" w:rsidP="000355DA">
      <w:pPr>
        <w:autoSpaceDE w:val="0"/>
        <w:autoSpaceDN w:val="0"/>
        <w:adjustRightInd w:val="0"/>
        <w:spacing w:after="0" w:line="480" w:lineRule="auto"/>
        <w:rPr>
          <w:rFonts w:eastAsia="Calibri" w:cstheme="minorHAnsi"/>
        </w:rPr>
      </w:pPr>
      <w:r w:rsidRPr="000C209C">
        <w:rPr>
          <w:rFonts w:eastAsia="Calibri" w:cstheme="minorHAnsi"/>
          <w:b/>
        </w:rPr>
        <w:t>Maternal main model</w:t>
      </w:r>
      <w:r>
        <w:rPr>
          <w:rFonts w:eastAsia="Calibri" w:cstheme="minorHAnsi"/>
          <w:b/>
        </w:rPr>
        <w:t xml:space="preserve"> (childhood analysis)</w:t>
      </w:r>
      <w:r w:rsidRPr="000C209C">
        <w:rPr>
          <w:rFonts w:eastAsia="Calibri" w:cstheme="minorHAnsi"/>
          <w:b/>
        </w:rPr>
        <w:t xml:space="preserve">: </w:t>
      </w:r>
      <w:r w:rsidR="005A0785">
        <w:rPr>
          <w:rFonts w:eastAsia="Calibri" w:cstheme="minorHAnsi"/>
        </w:rPr>
        <w:t>DNA methylation at each of the 109</w:t>
      </w:r>
      <w:r w:rsidR="00492861">
        <w:rPr>
          <w:rFonts w:eastAsia="Calibri" w:cstheme="minorHAnsi"/>
        </w:rPr>
        <w:t xml:space="preserve"> </w:t>
      </w:r>
      <w:r w:rsidR="00F22DE8">
        <w:rPr>
          <w:rFonts w:eastAsia="Calibri" w:cstheme="minorHAnsi"/>
        </w:rPr>
        <w:t xml:space="preserve">FDR-significant </w:t>
      </w:r>
      <w:r w:rsidR="00492861">
        <w:rPr>
          <w:rFonts w:eastAsia="Calibri" w:cstheme="minorHAnsi"/>
        </w:rPr>
        <w:t>CpGs</w:t>
      </w:r>
      <w:r w:rsidRPr="00605AEA">
        <w:rPr>
          <w:rFonts w:eastAsia="Calibri" w:cstheme="minorHAnsi"/>
        </w:rPr>
        <w:t xml:space="preserve"> </w:t>
      </w:r>
      <w:r w:rsidR="00F22DE8">
        <w:rPr>
          <w:rFonts w:eastAsia="Calibri" w:cstheme="minorHAnsi"/>
        </w:rPr>
        <w:t xml:space="preserve">of maternal vitamin B12 meta-analysis </w:t>
      </w:r>
      <w:r w:rsidRPr="00605AEA">
        <w:rPr>
          <w:rFonts w:eastAsia="Calibri" w:cstheme="minorHAnsi"/>
        </w:rPr>
        <w:t xml:space="preserve">~ mat.b12 + </w:t>
      </w:r>
      <w:proofErr w:type="spellStart"/>
      <w:r w:rsidRPr="00605AEA">
        <w:rPr>
          <w:rFonts w:eastAsia="Calibri" w:cstheme="minorHAnsi"/>
        </w:rPr>
        <w:t>gest.age.sampling</w:t>
      </w:r>
      <w:proofErr w:type="spellEnd"/>
      <w:r w:rsidRPr="00605AEA">
        <w:rPr>
          <w:rFonts w:eastAsia="Calibri" w:cstheme="minorHAnsi"/>
        </w:rPr>
        <w:t xml:space="preserve"> + </w:t>
      </w:r>
      <w:proofErr w:type="spellStart"/>
      <w:r w:rsidRPr="00605AEA">
        <w:rPr>
          <w:rFonts w:eastAsia="Calibri" w:cstheme="minorHAnsi"/>
        </w:rPr>
        <w:t>mat.age</w:t>
      </w:r>
      <w:proofErr w:type="spellEnd"/>
      <w:r w:rsidRPr="00605AEA">
        <w:rPr>
          <w:rFonts w:eastAsia="Calibri" w:cstheme="minorHAnsi"/>
        </w:rPr>
        <w:t xml:space="preserve"> + </w:t>
      </w:r>
      <w:proofErr w:type="spellStart"/>
      <w:r w:rsidRPr="00605AEA">
        <w:rPr>
          <w:rFonts w:eastAsia="Calibri" w:cstheme="minorHAnsi"/>
        </w:rPr>
        <w:t>mat.ses</w:t>
      </w:r>
      <w:proofErr w:type="spellEnd"/>
      <w:r w:rsidRPr="00605AEA">
        <w:rPr>
          <w:rFonts w:eastAsia="Calibri" w:cstheme="minorHAnsi"/>
        </w:rPr>
        <w:t xml:space="preserve"> + </w:t>
      </w:r>
      <w:proofErr w:type="spellStart"/>
      <w:r w:rsidRPr="00605AEA">
        <w:rPr>
          <w:rFonts w:eastAsia="Calibri" w:cstheme="minorHAnsi"/>
        </w:rPr>
        <w:t>mat.bmi</w:t>
      </w:r>
      <w:proofErr w:type="spellEnd"/>
      <w:r w:rsidRPr="00605AEA">
        <w:rPr>
          <w:rFonts w:eastAsia="Calibri" w:cstheme="minorHAnsi"/>
        </w:rPr>
        <w:t xml:space="preserve"> + </w:t>
      </w:r>
      <w:proofErr w:type="spellStart"/>
      <w:r w:rsidRPr="00605AEA">
        <w:rPr>
          <w:rFonts w:eastAsia="Calibri" w:cstheme="minorHAnsi"/>
        </w:rPr>
        <w:t>mat.smoking</w:t>
      </w:r>
      <w:proofErr w:type="spellEnd"/>
      <w:r w:rsidRPr="00605AEA">
        <w:rPr>
          <w:rFonts w:eastAsia="Calibri" w:cstheme="minorHAnsi"/>
        </w:rPr>
        <w:t xml:space="preserve"> + sex + batch +</w:t>
      </w:r>
      <w:r w:rsidRPr="00605AEA">
        <w:rPr>
          <w:rFonts w:eastAsia="Calibri" w:cstheme="minorHAnsi"/>
          <w:b/>
        </w:rPr>
        <w:t xml:space="preserve"> </w:t>
      </w:r>
      <w:r w:rsidR="00A86866" w:rsidRPr="00A86866">
        <w:rPr>
          <w:rFonts w:eastAsia="Calibri" w:cstheme="minorHAnsi"/>
          <w:u w:val="single"/>
        </w:rPr>
        <w:t xml:space="preserve">Houseman </w:t>
      </w:r>
      <w:r w:rsidRPr="00A86866">
        <w:rPr>
          <w:rFonts w:eastAsia="Calibri" w:cstheme="minorHAnsi"/>
          <w:u w:val="single"/>
        </w:rPr>
        <w:t>cell types</w:t>
      </w:r>
      <w:r w:rsidRPr="00605AEA">
        <w:rPr>
          <w:rFonts w:eastAsia="Calibri" w:cstheme="minorHAnsi"/>
        </w:rPr>
        <w:t xml:space="preserve"> </w:t>
      </w:r>
      <w:r w:rsidRPr="00A86866">
        <w:rPr>
          <w:rFonts w:eastAsia="Calibri" w:cstheme="minorHAnsi"/>
        </w:rPr>
        <w:t xml:space="preserve">+ </w:t>
      </w:r>
      <w:r w:rsidRPr="00A86866">
        <w:rPr>
          <w:rFonts w:eastAsia="Calibri" w:cstheme="minorHAnsi"/>
          <w:u w:val="single"/>
        </w:rPr>
        <w:t>child age at blood sampling</w:t>
      </w:r>
      <w:r>
        <w:rPr>
          <w:rFonts w:eastAsia="Calibri" w:cstheme="minorHAnsi"/>
        </w:rPr>
        <w:t xml:space="preserve"> </w:t>
      </w:r>
      <w:r w:rsidRPr="00605AEA">
        <w:rPr>
          <w:rFonts w:eastAsia="Calibri" w:cstheme="minorHAnsi"/>
        </w:rPr>
        <w:t>(+selection factors)</w:t>
      </w:r>
      <w:r>
        <w:rPr>
          <w:rFonts w:eastAsia="Calibri" w:cstheme="minorHAnsi"/>
        </w:rPr>
        <w:t>;</w:t>
      </w:r>
    </w:p>
    <w:p w14:paraId="3DBE9751" w14:textId="70D90EF8" w:rsidR="00AC212C" w:rsidRDefault="000355DA" w:rsidP="000355DA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</w:rPr>
      </w:pPr>
      <w:r w:rsidRPr="0052185B">
        <w:rPr>
          <w:rFonts w:eastAsia="Calibri" w:cstheme="minorHAnsi"/>
          <w:i/>
        </w:rPr>
        <w:t xml:space="preserve"> </w:t>
      </w:r>
    </w:p>
    <w:p w14:paraId="56214B0C" w14:textId="77777777" w:rsidR="001C2E9E" w:rsidRPr="0052185B" w:rsidRDefault="001C2E9E" w:rsidP="000355DA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</w:rPr>
      </w:pPr>
    </w:p>
    <w:p w14:paraId="54915FC5" w14:textId="202A9746" w:rsidR="001C2E9E" w:rsidRDefault="000355DA" w:rsidP="001C2E9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</w:rPr>
      </w:pPr>
      <w:r w:rsidRPr="000C209C">
        <w:rPr>
          <w:rFonts w:eastAsia="Calibri" w:cstheme="minorHAnsi"/>
          <w:b/>
        </w:rPr>
        <w:t>Newborn main model</w:t>
      </w:r>
      <w:r>
        <w:rPr>
          <w:rFonts w:eastAsia="Calibri" w:cstheme="minorHAnsi"/>
          <w:b/>
        </w:rPr>
        <w:t xml:space="preserve"> (childhood analysis)</w:t>
      </w:r>
      <w:r w:rsidRPr="000C209C">
        <w:rPr>
          <w:rFonts w:eastAsia="Calibri" w:cstheme="minorHAnsi"/>
          <w:b/>
        </w:rPr>
        <w:t xml:space="preserve">: </w:t>
      </w:r>
      <w:r w:rsidR="00492861">
        <w:rPr>
          <w:rFonts w:eastAsia="Calibri" w:cstheme="minorHAnsi"/>
        </w:rPr>
        <w:t xml:space="preserve">DNA methylation at each of the </w:t>
      </w:r>
      <w:r w:rsidR="00F22DE8">
        <w:rPr>
          <w:rFonts w:eastAsia="Calibri" w:cstheme="minorHAnsi"/>
        </w:rPr>
        <w:t>7</w:t>
      </w:r>
      <w:r w:rsidR="00492861">
        <w:rPr>
          <w:rFonts w:eastAsia="Calibri" w:cstheme="minorHAnsi"/>
        </w:rPr>
        <w:t xml:space="preserve"> </w:t>
      </w:r>
      <w:r w:rsidR="00F22DE8">
        <w:rPr>
          <w:rFonts w:eastAsia="Calibri" w:cstheme="minorHAnsi"/>
        </w:rPr>
        <w:t xml:space="preserve">FDR-significant </w:t>
      </w:r>
      <w:r w:rsidR="00492861">
        <w:rPr>
          <w:rFonts w:eastAsia="Calibri" w:cstheme="minorHAnsi"/>
        </w:rPr>
        <w:t>CpGs</w:t>
      </w:r>
      <w:r w:rsidR="001C2E9E" w:rsidRPr="00605AEA">
        <w:rPr>
          <w:rFonts w:eastAsia="Calibri" w:cstheme="minorHAnsi"/>
        </w:rPr>
        <w:t xml:space="preserve"> </w:t>
      </w:r>
      <w:r w:rsidR="00F22DE8">
        <w:rPr>
          <w:rFonts w:eastAsia="Calibri" w:cstheme="minorHAnsi"/>
        </w:rPr>
        <w:t xml:space="preserve">of newborn vitamin B12 meta-analysis </w:t>
      </w:r>
      <w:r w:rsidR="001C2E9E" w:rsidRPr="00605AEA">
        <w:rPr>
          <w:rFonts w:eastAsia="Calibri" w:cstheme="minorHAnsi"/>
        </w:rPr>
        <w:t xml:space="preserve">~ </w:t>
      </w:r>
      <w:r w:rsidR="001C2E9E">
        <w:rPr>
          <w:rFonts w:eastAsia="Calibri" w:cstheme="minorHAnsi"/>
        </w:rPr>
        <w:t>newborn</w:t>
      </w:r>
      <w:r w:rsidR="001C2E9E" w:rsidRPr="00605AEA">
        <w:rPr>
          <w:rFonts w:eastAsia="Calibri" w:cstheme="minorHAnsi"/>
        </w:rPr>
        <w:t xml:space="preserve">.b12 + </w:t>
      </w:r>
      <w:proofErr w:type="spellStart"/>
      <w:r w:rsidR="001C2E9E" w:rsidRPr="00605AEA">
        <w:rPr>
          <w:rFonts w:eastAsia="Calibri" w:cstheme="minorHAnsi"/>
        </w:rPr>
        <w:t>mat.age</w:t>
      </w:r>
      <w:proofErr w:type="spellEnd"/>
      <w:r w:rsidR="001C2E9E" w:rsidRPr="00605AEA">
        <w:rPr>
          <w:rFonts w:eastAsia="Calibri" w:cstheme="minorHAnsi"/>
        </w:rPr>
        <w:t xml:space="preserve"> + </w:t>
      </w:r>
      <w:proofErr w:type="spellStart"/>
      <w:r w:rsidR="001C2E9E" w:rsidRPr="00605AEA">
        <w:rPr>
          <w:rFonts w:eastAsia="Calibri" w:cstheme="minorHAnsi"/>
        </w:rPr>
        <w:t>mat.ses</w:t>
      </w:r>
      <w:proofErr w:type="spellEnd"/>
      <w:r w:rsidR="001C2E9E" w:rsidRPr="00605AEA">
        <w:rPr>
          <w:rFonts w:eastAsia="Calibri" w:cstheme="minorHAnsi"/>
        </w:rPr>
        <w:t xml:space="preserve"> + </w:t>
      </w:r>
      <w:proofErr w:type="spellStart"/>
      <w:r w:rsidR="001C2E9E" w:rsidRPr="00605AEA">
        <w:rPr>
          <w:rFonts w:eastAsia="Calibri" w:cstheme="minorHAnsi"/>
        </w:rPr>
        <w:t>mat.bmi</w:t>
      </w:r>
      <w:proofErr w:type="spellEnd"/>
      <w:r w:rsidR="001C2E9E" w:rsidRPr="00605AEA">
        <w:rPr>
          <w:rFonts w:eastAsia="Calibri" w:cstheme="minorHAnsi"/>
        </w:rPr>
        <w:t xml:space="preserve"> + </w:t>
      </w:r>
      <w:proofErr w:type="spellStart"/>
      <w:r w:rsidR="001C2E9E" w:rsidRPr="00605AEA">
        <w:rPr>
          <w:rFonts w:eastAsia="Calibri" w:cstheme="minorHAnsi"/>
        </w:rPr>
        <w:t>mat.smoking</w:t>
      </w:r>
      <w:proofErr w:type="spellEnd"/>
      <w:r w:rsidR="001C2E9E" w:rsidRPr="00605AEA">
        <w:rPr>
          <w:rFonts w:eastAsia="Calibri" w:cstheme="minorHAnsi"/>
        </w:rPr>
        <w:t xml:space="preserve"> + sex + batch +</w:t>
      </w:r>
      <w:r w:rsidR="001C2E9E" w:rsidRPr="00605AEA">
        <w:rPr>
          <w:rFonts w:eastAsia="Calibri" w:cstheme="minorHAnsi"/>
          <w:b/>
        </w:rPr>
        <w:t xml:space="preserve"> </w:t>
      </w:r>
      <w:r w:rsidR="001C2E9E" w:rsidRPr="00A86866">
        <w:rPr>
          <w:rFonts w:eastAsia="Calibri" w:cstheme="minorHAnsi"/>
          <w:u w:val="single"/>
        </w:rPr>
        <w:t>Houseman cell types</w:t>
      </w:r>
      <w:r w:rsidR="001C2E9E" w:rsidRPr="00605AEA">
        <w:rPr>
          <w:rFonts w:eastAsia="Calibri" w:cstheme="minorHAnsi"/>
        </w:rPr>
        <w:t xml:space="preserve"> </w:t>
      </w:r>
      <w:r w:rsidR="001C2E9E" w:rsidRPr="00A86866">
        <w:rPr>
          <w:rFonts w:eastAsia="Calibri" w:cstheme="minorHAnsi"/>
        </w:rPr>
        <w:t xml:space="preserve">+ </w:t>
      </w:r>
      <w:r w:rsidR="001C2E9E" w:rsidRPr="00A86866">
        <w:rPr>
          <w:rFonts w:eastAsia="Calibri" w:cstheme="minorHAnsi"/>
          <w:u w:val="single"/>
        </w:rPr>
        <w:t>child age at blood sampling</w:t>
      </w:r>
      <w:r w:rsidR="001C2E9E">
        <w:rPr>
          <w:rFonts w:eastAsia="Calibri" w:cstheme="minorHAnsi"/>
        </w:rPr>
        <w:t xml:space="preserve"> </w:t>
      </w:r>
      <w:r w:rsidR="001C2E9E" w:rsidRPr="00605AEA">
        <w:rPr>
          <w:rFonts w:eastAsia="Calibri" w:cstheme="minorHAnsi"/>
        </w:rPr>
        <w:t>(+selection factors)</w:t>
      </w:r>
      <w:r w:rsidR="001C2E9E">
        <w:rPr>
          <w:rFonts w:eastAsia="Calibri" w:cstheme="minorHAnsi"/>
        </w:rPr>
        <w:t>;</w:t>
      </w:r>
    </w:p>
    <w:p w14:paraId="5414D0C2" w14:textId="629E811A" w:rsidR="000C209C" w:rsidRDefault="000C209C" w:rsidP="0003510E">
      <w:pPr>
        <w:spacing w:after="0" w:line="480" w:lineRule="auto"/>
        <w:rPr>
          <w:rFonts w:eastAsia="Calibri" w:cstheme="minorHAnsi"/>
          <w:color w:val="000000"/>
        </w:rPr>
      </w:pPr>
    </w:p>
    <w:p w14:paraId="17A6D225" w14:textId="1E0658DE" w:rsidR="000103E7" w:rsidRPr="00605AEA" w:rsidRDefault="00E658FD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/>
          <w:color w:val="000000"/>
        </w:rPr>
      </w:pPr>
      <w:r w:rsidRPr="00605AEA">
        <w:rPr>
          <w:rFonts w:eastAsia="Calibri" w:cstheme="minorHAnsi"/>
          <w:b/>
          <w:color w:val="000000"/>
        </w:rPr>
        <w:t xml:space="preserve">R </w:t>
      </w:r>
      <w:r w:rsidR="004C29D5" w:rsidRPr="00605AEA">
        <w:rPr>
          <w:rFonts w:eastAsia="Calibri" w:cstheme="minorHAnsi"/>
          <w:b/>
          <w:color w:val="000000"/>
        </w:rPr>
        <w:t>CODE</w:t>
      </w:r>
    </w:p>
    <w:p w14:paraId="7333217B" w14:textId="4DE6B758" w:rsidR="00892D53" w:rsidRDefault="00892D53" w:rsidP="00892D53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Cs/>
          <w:color w:val="000000"/>
        </w:rPr>
      </w:pPr>
      <w:r>
        <w:rPr>
          <w:rFonts w:eastAsia="Calibri" w:cstheme="minorHAnsi"/>
          <w:bCs/>
          <w:color w:val="000000"/>
        </w:rPr>
        <w:t xml:space="preserve">We have </w:t>
      </w:r>
      <w:r w:rsidR="00186AFB">
        <w:rPr>
          <w:rFonts w:eastAsia="Calibri" w:cstheme="minorHAnsi"/>
          <w:bCs/>
          <w:color w:val="000000"/>
        </w:rPr>
        <w:t>prepared</w:t>
      </w:r>
      <w:r w:rsidR="00A0498E">
        <w:rPr>
          <w:rFonts w:eastAsia="Calibri" w:cstheme="minorHAnsi"/>
          <w:bCs/>
          <w:color w:val="000000"/>
        </w:rPr>
        <w:t xml:space="preserve"> </w:t>
      </w:r>
      <w:r w:rsidR="00186AFB">
        <w:rPr>
          <w:rFonts w:eastAsia="Calibri" w:cstheme="minorHAnsi"/>
          <w:bCs/>
          <w:color w:val="000000"/>
        </w:rPr>
        <w:t xml:space="preserve">a </w:t>
      </w:r>
      <w:r w:rsidR="00A0498E">
        <w:rPr>
          <w:rFonts w:eastAsia="Calibri" w:cstheme="minorHAnsi"/>
          <w:bCs/>
          <w:color w:val="000000"/>
        </w:rPr>
        <w:t xml:space="preserve">script for the </w:t>
      </w:r>
      <w:r w:rsidR="00B167B0">
        <w:rPr>
          <w:rFonts w:eastAsia="Calibri" w:cstheme="minorHAnsi"/>
          <w:bCs/>
          <w:color w:val="000000"/>
        </w:rPr>
        <w:t xml:space="preserve">lookup </w:t>
      </w:r>
      <w:r w:rsidR="00A0498E">
        <w:rPr>
          <w:rFonts w:eastAsia="Calibri" w:cstheme="minorHAnsi"/>
          <w:bCs/>
          <w:color w:val="000000"/>
        </w:rPr>
        <w:t>analys</w:t>
      </w:r>
      <w:r w:rsidR="00186AFB">
        <w:rPr>
          <w:rFonts w:eastAsia="Calibri" w:cstheme="minorHAnsi"/>
          <w:bCs/>
          <w:color w:val="000000"/>
        </w:rPr>
        <w:t>i</w:t>
      </w:r>
      <w:r w:rsidR="00A0498E">
        <w:rPr>
          <w:rFonts w:eastAsia="Calibri" w:cstheme="minorHAnsi"/>
          <w:bCs/>
          <w:color w:val="000000"/>
        </w:rPr>
        <w:t xml:space="preserve">s. </w:t>
      </w:r>
      <w:r>
        <w:rPr>
          <w:rFonts w:eastAsia="Calibri" w:cstheme="minorHAnsi"/>
          <w:bCs/>
          <w:color w:val="000000"/>
        </w:rPr>
        <w:t xml:space="preserve">As before, you can delete the parts of the script that contains code </w:t>
      </w:r>
      <w:r w:rsidR="00A0498E">
        <w:rPr>
          <w:rFonts w:eastAsia="Calibri" w:cstheme="minorHAnsi"/>
          <w:bCs/>
          <w:color w:val="000000"/>
        </w:rPr>
        <w:t>for</w:t>
      </w:r>
      <w:r>
        <w:rPr>
          <w:rFonts w:eastAsia="Calibri" w:cstheme="minorHAnsi"/>
          <w:bCs/>
          <w:color w:val="000000"/>
        </w:rPr>
        <w:t xml:space="preserve"> an analysis you are not able </w:t>
      </w:r>
      <w:r w:rsidR="00A0498E">
        <w:rPr>
          <w:rFonts w:eastAsia="Calibri" w:cstheme="minorHAnsi"/>
          <w:bCs/>
          <w:color w:val="000000"/>
        </w:rPr>
        <w:t>to run</w:t>
      </w:r>
      <w:r w:rsidR="00186AFB">
        <w:rPr>
          <w:rFonts w:eastAsia="Calibri" w:cstheme="minorHAnsi"/>
          <w:bCs/>
          <w:color w:val="000000"/>
        </w:rPr>
        <w:t xml:space="preserve"> (maternal vs newborn analysis)</w:t>
      </w:r>
      <w:r w:rsidR="00A0498E">
        <w:rPr>
          <w:rFonts w:eastAsia="Calibri" w:cstheme="minorHAnsi"/>
          <w:bCs/>
          <w:color w:val="000000"/>
        </w:rPr>
        <w:t xml:space="preserve">. For </w:t>
      </w:r>
      <w:r w:rsidR="00186AFB">
        <w:rPr>
          <w:rFonts w:eastAsia="Calibri" w:cstheme="minorHAnsi"/>
          <w:bCs/>
          <w:color w:val="000000"/>
        </w:rPr>
        <w:t>the</w:t>
      </w:r>
      <w:r w:rsidR="00A0498E">
        <w:rPr>
          <w:rFonts w:eastAsia="Calibri" w:cstheme="minorHAnsi"/>
          <w:bCs/>
          <w:color w:val="000000"/>
        </w:rPr>
        <w:t xml:space="preserve"> script, you need </w:t>
      </w:r>
      <w:r w:rsidR="00B167B0">
        <w:rPr>
          <w:rFonts w:eastAsia="Calibri" w:cstheme="minorHAnsi"/>
          <w:bCs/>
          <w:color w:val="000000"/>
        </w:rPr>
        <w:t>as</w:t>
      </w:r>
      <w:r w:rsidR="00A0498E">
        <w:rPr>
          <w:rFonts w:eastAsia="Calibri" w:cstheme="minorHAnsi"/>
          <w:bCs/>
          <w:color w:val="000000"/>
        </w:rPr>
        <w:t xml:space="preserve"> input</w:t>
      </w:r>
      <w:r>
        <w:rPr>
          <w:rFonts w:eastAsia="Calibri" w:cstheme="minorHAnsi"/>
          <w:bCs/>
          <w:color w:val="000000"/>
        </w:rPr>
        <w:t xml:space="preserve">: </w:t>
      </w:r>
    </w:p>
    <w:p w14:paraId="3364B993" w14:textId="2F9C2E96" w:rsidR="00215CDD" w:rsidRPr="00892D53" w:rsidRDefault="00A0498E" w:rsidP="00892D53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bCs/>
          <w:color w:val="000000"/>
        </w:rPr>
      </w:pPr>
      <w:r>
        <w:rPr>
          <w:rFonts w:eastAsia="Calibri" w:cstheme="minorHAnsi"/>
          <w:bCs/>
          <w:color w:val="000000"/>
        </w:rPr>
        <w:t>A</w:t>
      </w:r>
      <w:r w:rsidR="00892D53" w:rsidRPr="00892D53">
        <w:rPr>
          <w:rFonts w:eastAsia="Calibri" w:cstheme="minorHAnsi"/>
          <w:bCs/>
          <w:color w:val="000000"/>
        </w:rPr>
        <w:t xml:space="preserve"> phenotype file</w:t>
      </w:r>
      <w:r w:rsidR="007B3E86">
        <w:rPr>
          <w:rFonts w:eastAsia="Calibri" w:cstheme="minorHAnsi"/>
          <w:bCs/>
          <w:color w:val="000000"/>
        </w:rPr>
        <w:t xml:space="preserve"> (</w:t>
      </w:r>
      <w:r w:rsidR="007B3E86" w:rsidRPr="007B3E86">
        <w:rPr>
          <w:rFonts w:eastAsia="Calibri" w:cstheme="minorHAnsi"/>
          <w:b/>
          <w:bCs/>
          <w:color w:val="000000"/>
        </w:rPr>
        <w:t>Table 2</w:t>
      </w:r>
      <w:r w:rsidR="007B3E86">
        <w:rPr>
          <w:rFonts w:eastAsia="Calibri" w:cstheme="minorHAnsi"/>
          <w:bCs/>
          <w:color w:val="000000"/>
        </w:rPr>
        <w:t>)</w:t>
      </w:r>
      <w:r w:rsidR="00892D53" w:rsidRPr="00892D53">
        <w:rPr>
          <w:rFonts w:eastAsia="Calibri" w:cstheme="minorHAnsi"/>
          <w:bCs/>
          <w:color w:val="000000"/>
        </w:rPr>
        <w:t>: a tab delimited file (.txt) or data frame</w:t>
      </w:r>
      <w:r w:rsidR="00892D53">
        <w:rPr>
          <w:rFonts w:eastAsia="Calibri" w:cstheme="minorHAnsi"/>
          <w:bCs/>
          <w:color w:val="000000"/>
        </w:rPr>
        <w:t xml:space="preserve">. </w:t>
      </w:r>
      <w:r w:rsidR="00215CDD" w:rsidRPr="00892D53">
        <w:rPr>
          <w:rFonts w:eastAsia="Calibri" w:cstheme="minorHAnsi"/>
          <w:bCs/>
          <w:color w:val="000000"/>
        </w:rPr>
        <w:t xml:space="preserve">Please note the following: </w:t>
      </w:r>
    </w:p>
    <w:p w14:paraId="5E31A3F7" w14:textId="77777777" w:rsidR="00215CDD" w:rsidRPr="00605AEA" w:rsidRDefault="00215CDD" w:rsidP="0003510E">
      <w:pPr>
        <w:pStyle w:val="ListParagraph"/>
        <w:numPr>
          <w:ilvl w:val="1"/>
          <w:numId w:val="19"/>
        </w:numPr>
        <w:spacing w:line="480" w:lineRule="auto"/>
        <w:rPr>
          <w:rFonts w:eastAsia="Calibri" w:cstheme="minorHAnsi"/>
          <w:bCs/>
          <w:color w:val="000000"/>
        </w:rPr>
      </w:pPr>
      <w:r w:rsidRPr="00605AEA">
        <w:rPr>
          <w:rFonts w:eastAsia="Calibri" w:cstheme="minorHAnsi"/>
          <w:bCs/>
          <w:color w:val="000000"/>
        </w:rPr>
        <w:t xml:space="preserve">Missing </w:t>
      </w:r>
      <w:r w:rsidR="00BD1F47" w:rsidRPr="00605AEA">
        <w:rPr>
          <w:rFonts w:eastAsia="Calibri" w:cstheme="minorHAnsi"/>
          <w:bCs/>
          <w:color w:val="000000"/>
        </w:rPr>
        <w:t>values for any of the covariates</w:t>
      </w:r>
      <w:r w:rsidRPr="00605AEA">
        <w:rPr>
          <w:rFonts w:eastAsia="Calibri" w:cstheme="minorHAnsi"/>
          <w:bCs/>
          <w:color w:val="000000"/>
        </w:rPr>
        <w:t xml:space="preserve"> should be denoted by NA, do not leave any cells blank. The </w:t>
      </w:r>
      <w:r w:rsidR="00B83E45" w:rsidRPr="00605AEA">
        <w:rPr>
          <w:rFonts w:eastAsia="Calibri" w:cstheme="minorHAnsi"/>
          <w:bCs/>
          <w:color w:val="000000"/>
        </w:rPr>
        <w:t xml:space="preserve">provided </w:t>
      </w:r>
      <w:r w:rsidRPr="00605AEA">
        <w:rPr>
          <w:rFonts w:eastAsia="Calibri" w:cstheme="minorHAnsi"/>
          <w:bCs/>
          <w:color w:val="000000"/>
        </w:rPr>
        <w:t>R code will exclude these cases for you.</w:t>
      </w:r>
    </w:p>
    <w:p w14:paraId="6D8F344E" w14:textId="4404F061" w:rsidR="007D0408" w:rsidRDefault="007D0408" w:rsidP="0003510E">
      <w:pPr>
        <w:pStyle w:val="ListParagraph"/>
        <w:numPr>
          <w:ilvl w:val="1"/>
          <w:numId w:val="19"/>
        </w:numPr>
        <w:spacing w:line="480" w:lineRule="auto"/>
        <w:rPr>
          <w:rFonts w:eastAsia="Calibri" w:cstheme="minorHAnsi"/>
          <w:bCs/>
          <w:color w:val="000000"/>
        </w:rPr>
      </w:pPr>
      <w:r w:rsidRPr="00605AEA">
        <w:rPr>
          <w:rFonts w:eastAsia="Calibri" w:cstheme="minorHAnsi"/>
          <w:bCs/>
          <w:color w:val="000000"/>
        </w:rPr>
        <w:t xml:space="preserve">The script will automatically make factors of the following covariates: batch, </w:t>
      </w:r>
      <w:proofErr w:type="spellStart"/>
      <w:r w:rsidRPr="00605AEA">
        <w:rPr>
          <w:rFonts w:eastAsia="Calibri" w:cstheme="minorHAnsi"/>
          <w:bCs/>
          <w:color w:val="000000"/>
        </w:rPr>
        <w:t>mat.ses</w:t>
      </w:r>
      <w:proofErr w:type="spellEnd"/>
      <w:r w:rsidRPr="00605AEA">
        <w:rPr>
          <w:rFonts w:eastAsia="Calibri" w:cstheme="minorHAnsi"/>
          <w:bCs/>
          <w:color w:val="000000"/>
        </w:rPr>
        <w:t xml:space="preserve">, </w:t>
      </w:r>
      <w:proofErr w:type="spellStart"/>
      <w:r w:rsidRPr="00605AEA">
        <w:rPr>
          <w:rFonts w:eastAsia="Calibri" w:cstheme="minorHAnsi"/>
          <w:bCs/>
          <w:color w:val="000000"/>
        </w:rPr>
        <w:t>mat.smoking</w:t>
      </w:r>
      <w:proofErr w:type="spellEnd"/>
      <w:r w:rsidRPr="00605AEA">
        <w:rPr>
          <w:rFonts w:eastAsia="Calibri" w:cstheme="minorHAnsi"/>
          <w:bCs/>
          <w:color w:val="000000"/>
        </w:rPr>
        <w:t>, sex</w:t>
      </w:r>
      <w:r w:rsidR="00A0498E">
        <w:rPr>
          <w:rFonts w:eastAsia="Calibri" w:cstheme="minorHAnsi"/>
          <w:bCs/>
          <w:color w:val="000000"/>
        </w:rPr>
        <w:t xml:space="preserve">. </w:t>
      </w:r>
    </w:p>
    <w:p w14:paraId="1915F3DB" w14:textId="1CDB9F3A" w:rsidR="007B3E86" w:rsidRPr="007B3E86" w:rsidRDefault="00A03063" w:rsidP="007B3E86">
      <w:pPr>
        <w:pStyle w:val="ListParagraph"/>
        <w:numPr>
          <w:ilvl w:val="1"/>
          <w:numId w:val="19"/>
        </w:numPr>
        <w:spacing w:line="480" w:lineRule="auto"/>
        <w:rPr>
          <w:rFonts w:eastAsia="Calibri" w:cstheme="minorHAnsi"/>
          <w:bCs/>
          <w:color w:val="000000"/>
        </w:rPr>
      </w:pPr>
      <w:r>
        <w:rPr>
          <w:rFonts w:eastAsia="Calibri" w:cstheme="minorHAnsi"/>
          <w:bCs/>
          <w:color w:val="000000"/>
        </w:rPr>
        <w:t xml:space="preserve">If you adjust for batch effect by including more than one covariate, or if you use a batch correction method, you have to adapt the script </w:t>
      </w:r>
      <w:r w:rsidR="001C2E9E">
        <w:rPr>
          <w:rFonts w:eastAsia="Calibri" w:cstheme="minorHAnsi"/>
          <w:bCs/>
          <w:color w:val="000000"/>
        </w:rPr>
        <w:t>and phenotype file accordingly.</w:t>
      </w:r>
      <w:r w:rsidR="001C2E9E" w:rsidRPr="001C2E9E">
        <w:rPr>
          <w:rFonts w:eastAsia="Calibri" w:cstheme="minorHAnsi"/>
          <w:bCs/>
          <w:color w:val="000000"/>
        </w:rPr>
        <w:t xml:space="preserve"> </w:t>
      </w:r>
      <w:r w:rsidR="001C2E9E" w:rsidRPr="00605AEA">
        <w:rPr>
          <w:rFonts w:eastAsia="Calibri" w:cstheme="minorHAnsi"/>
          <w:bCs/>
          <w:color w:val="000000"/>
        </w:rPr>
        <w:t xml:space="preserve">If you need any help with this, please email </w:t>
      </w:r>
      <w:hyperlink r:id="rId12" w:history="1">
        <w:r w:rsidR="007B3E86" w:rsidRPr="003419D9">
          <w:rPr>
            <w:rStyle w:val="Hyperlink"/>
            <w:rFonts w:eastAsia="Calibri" w:cstheme="minorHAnsi"/>
            <w:bCs/>
          </w:rPr>
          <w:t>g.monasso@erasmusmc.nl</w:t>
        </w:r>
      </w:hyperlink>
      <w:r w:rsidR="001C2E9E" w:rsidRPr="00605AEA">
        <w:rPr>
          <w:rFonts w:eastAsia="Calibri" w:cstheme="minorHAnsi"/>
          <w:bCs/>
          <w:color w:val="000000"/>
        </w:rPr>
        <w:t>.</w:t>
      </w:r>
      <w:r w:rsidR="007B3E86">
        <w:rPr>
          <w:rFonts w:eastAsia="Calibri" w:cstheme="minorHAnsi"/>
          <w:bCs/>
          <w:color w:val="000000"/>
        </w:rPr>
        <w:t xml:space="preserve"> </w:t>
      </w:r>
    </w:p>
    <w:p w14:paraId="0E55EE12" w14:textId="50AE88D9" w:rsidR="00396285" w:rsidRPr="00605AEA" w:rsidRDefault="00396285" w:rsidP="0003510E">
      <w:pPr>
        <w:pStyle w:val="ListParagraph"/>
        <w:numPr>
          <w:ilvl w:val="1"/>
          <w:numId w:val="19"/>
        </w:numPr>
        <w:spacing w:line="480" w:lineRule="auto"/>
        <w:rPr>
          <w:rFonts w:eastAsia="Calibri" w:cstheme="minorHAnsi"/>
          <w:bCs/>
          <w:color w:val="000000"/>
        </w:rPr>
      </w:pPr>
      <w:r w:rsidRPr="00605AEA">
        <w:rPr>
          <w:rFonts w:eastAsia="Calibri" w:cstheme="minorHAnsi"/>
          <w:bCs/>
          <w:color w:val="000000"/>
        </w:rPr>
        <w:t xml:space="preserve">If you have added any selection factor, please add this variable as an extra column to the phenotype file. </w:t>
      </w:r>
      <w:r w:rsidR="00A03063">
        <w:rPr>
          <w:rFonts w:eastAsia="Calibri" w:cstheme="minorHAnsi"/>
          <w:bCs/>
          <w:color w:val="000000"/>
        </w:rPr>
        <w:t xml:space="preserve">You also have to change the R script accordingly. </w:t>
      </w:r>
      <w:r w:rsidR="001C2E9E" w:rsidRPr="00605AEA">
        <w:rPr>
          <w:rFonts w:eastAsia="Calibri" w:cstheme="minorHAnsi"/>
          <w:bCs/>
          <w:color w:val="000000"/>
        </w:rPr>
        <w:t>If you need any help with this, please email g.monasso@erasmusmc.nl.</w:t>
      </w:r>
    </w:p>
    <w:p w14:paraId="1E4EE952" w14:textId="74F5A214" w:rsidR="00BD1F47" w:rsidRPr="00124F48" w:rsidRDefault="00E658FD" w:rsidP="0003510E">
      <w:pPr>
        <w:pStyle w:val="ListParagraph"/>
        <w:numPr>
          <w:ilvl w:val="0"/>
          <w:numId w:val="19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bCs/>
          <w:color w:val="000000"/>
        </w:rPr>
        <w:t>A matrix of beta values (each column repr</w:t>
      </w:r>
      <w:r w:rsidR="00C31D13" w:rsidRPr="00605AEA">
        <w:rPr>
          <w:rFonts w:eastAsia="Calibri" w:cstheme="minorHAnsi"/>
          <w:bCs/>
          <w:color w:val="000000"/>
        </w:rPr>
        <w:t xml:space="preserve">esenting </w:t>
      </w:r>
      <w:r w:rsidR="00E41EF5" w:rsidRPr="00605AEA">
        <w:rPr>
          <w:rFonts w:eastAsia="Calibri" w:cstheme="minorHAnsi"/>
          <w:bCs/>
          <w:color w:val="000000"/>
        </w:rPr>
        <w:t>a newborn</w:t>
      </w:r>
      <w:r w:rsidR="00C31D13" w:rsidRPr="00605AEA">
        <w:rPr>
          <w:rFonts w:eastAsia="Calibri" w:cstheme="minorHAnsi"/>
          <w:bCs/>
          <w:color w:val="000000"/>
        </w:rPr>
        <w:t xml:space="preserve"> </w:t>
      </w:r>
      <w:r w:rsidRPr="00605AEA">
        <w:rPr>
          <w:rFonts w:eastAsia="Calibri" w:cstheme="minorHAnsi"/>
          <w:bCs/>
          <w:color w:val="000000"/>
        </w:rPr>
        <w:t xml:space="preserve">and each column a probe on the array). </w:t>
      </w:r>
      <w:r w:rsidR="00595357" w:rsidRPr="00595357">
        <w:rPr>
          <w:rFonts w:eastAsia="Calibri" w:cstheme="minorHAnsi"/>
          <w:bCs/>
          <w:color w:val="000000"/>
        </w:rPr>
        <w:t xml:space="preserve">From </w:t>
      </w:r>
      <w:r w:rsidR="00595357">
        <w:rPr>
          <w:rFonts w:eastAsia="Calibri" w:cstheme="minorHAnsi"/>
          <w:bCs/>
          <w:color w:val="000000"/>
        </w:rPr>
        <w:t>this matrix,</w:t>
      </w:r>
      <w:r w:rsidR="00595357" w:rsidRPr="00595357">
        <w:rPr>
          <w:rFonts w:eastAsia="Calibri" w:cstheme="minorHAnsi"/>
          <w:bCs/>
          <w:color w:val="000000"/>
        </w:rPr>
        <w:t xml:space="preserve"> t</w:t>
      </w:r>
      <w:r w:rsidR="007D0408" w:rsidRPr="00595357">
        <w:rPr>
          <w:rFonts w:eastAsia="Calibri" w:cstheme="minorHAnsi"/>
          <w:bCs/>
          <w:color w:val="000000"/>
        </w:rPr>
        <w:t xml:space="preserve">he script will </w:t>
      </w:r>
      <w:r w:rsidR="00595357" w:rsidRPr="00595357">
        <w:rPr>
          <w:rFonts w:eastAsia="Calibri" w:cstheme="minorHAnsi"/>
          <w:bCs/>
          <w:color w:val="000000"/>
        </w:rPr>
        <w:t>select the CPGs of interest (the hits from the main model).</w:t>
      </w:r>
      <w:r w:rsidR="00595357">
        <w:rPr>
          <w:rFonts w:eastAsia="Calibri" w:cstheme="minorHAnsi"/>
          <w:bCs/>
          <w:color w:val="000000"/>
          <w:u w:val="single"/>
        </w:rPr>
        <w:t xml:space="preserve"> </w:t>
      </w:r>
    </w:p>
    <w:p w14:paraId="7A36491D" w14:textId="578E0994" w:rsidR="00124F48" w:rsidRDefault="00124F48" w:rsidP="0003510E">
      <w:pPr>
        <w:autoSpaceDE w:val="0"/>
        <w:autoSpaceDN w:val="0"/>
        <w:adjustRightInd w:val="0"/>
        <w:spacing w:after="0" w:line="480" w:lineRule="auto"/>
        <w:ind w:left="360"/>
        <w:rPr>
          <w:rFonts w:eastAsia="Calibri" w:cstheme="minorHAnsi"/>
          <w:color w:val="000000"/>
        </w:rPr>
      </w:pPr>
    </w:p>
    <w:p w14:paraId="0F53A9A0" w14:textId="6F146A78" w:rsidR="00DA7CDB" w:rsidRPr="00605AEA" w:rsidRDefault="000527B9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b/>
          <w:bCs/>
          <w:color w:val="000000"/>
        </w:rPr>
        <w:lastRenderedPageBreak/>
        <w:t xml:space="preserve">OUTPUT </w:t>
      </w:r>
      <w:r w:rsidR="00DA7CDB" w:rsidRPr="00605AEA">
        <w:rPr>
          <w:rFonts w:eastAsia="Calibri" w:cstheme="minorHAnsi"/>
          <w:b/>
          <w:bCs/>
          <w:color w:val="000000"/>
        </w:rPr>
        <w:t>D</w:t>
      </w:r>
      <w:r w:rsidR="004C29D5" w:rsidRPr="00605AEA">
        <w:rPr>
          <w:rFonts w:eastAsia="Calibri" w:cstheme="minorHAnsi"/>
          <w:b/>
          <w:bCs/>
          <w:color w:val="000000"/>
        </w:rPr>
        <w:t>ATA FILE FORMAT</w:t>
      </w:r>
      <w:r w:rsidR="00DA7CDB" w:rsidRPr="00605AEA">
        <w:rPr>
          <w:rFonts w:eastAsia="Calibri" w:cstheme="minorHAnsi"/>
          <w:color w:val="000000"/>
        </w:rPr>
        <w:t xml:space="preserve"> </w:t>
      </w:r>
    </w:p>
    <w:p w14:paraId="49007C45" w14:textId="3BC9F21B" w:rsidR="000C16E3" w:rsidRDefault="0025133C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 xml:space="preserve">In the first part of the R script, please specify </w:t>
      </w:r>
      <w:r w:rsidR="000C16E3" w:rsidRPr="00605AEA">
        <w:rPr>
          <w:rFonts w:eastAsia="Calibri" w:cstheme="minorHAnsi"/>
          <w:color w:val="000000"/>
        </w:rPr>
        <w:t>your cohort name and the date of analysis:</w:t>
      </w:r>
    </w:p>
    <w:p w14:paraId="4D59C861" w14:textId="77777777" w:rsidR="00B27C1A" w:rsidRPr="00605AEA" w:rsidRDefault="00B27C1A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7CB2C2B2" w14:textId="77777777" w:rsidR="000C16E3" w:rsidRPr="00605AEA" w:rsidRDefault="000C16E3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  <w:color w:val="000000"/>
        </w:rPr>
      </w:pPr>
      <w:r w:rsidRPr="00605AEA">
        <w:rPr>
          <w:rFonts w:eastAsia="Calibri" w:cstheme="minorHAnsi"/>
          <w:i/>
          <w:color w:val="000000"/>
        </w:rPr>
        <w:t xml:space="preserve">## Please only change cohort and </w:t>
      </w:r>
      <w:proofErr w:type="spellStart"/>
      <w:r w:rsidRPr="00605AEA">
        <w:rPr>
          <w:rFonts w:eastAsia="Calibri" w:cstheme="minorHAnsi"/>
          <w:i/>
          <w:color w:val="000000"/>
        </w:rPr>
        <w:t>analysis.date</w:t>
      </w:r>
      <w:proofErr w:type="spellEnd"/>
      <w:r w:rsidRPr="00605AEA">
        <w:rPr>
          <w:rFonts w:eastAsia="Calibri" w:cstheme="minorHAnsi"/>
          <w:i/>
          <w:color w:val="000000"/>
        </w:rPr>
        <w:t xml:space="preserve"> below ##</w:t>
      </w:r>
    </w:p>
    <w:p w14:paraId="70E423F1" w14:textId="77777777" w:rsidR="000C16E3" w:rsidRPr="00605AEA" w:rsidRDefault="000C16E3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  <w:color w:val="000000"/>
        </w:rPr>
      </w:pPr>
      <w:r w:rsidRPr="00605AEA">
        <w:rPr>
          <w:rFonts w:eastAsia="Calibri" w:cstheme="minorHAnsi"/>
          <w:i/>
          <w:color w:val="000000"/>
        </w:rPr>
        <w:t>cohort &lt;- "GENR" #change to name of your cohort/study</w:t>
      </w:r>
    </w:p>
    <w:p w14:paraId="2C5F0D53" w14:textId="05586314" w:rsidR="000C16E3" w:rsidRPr="00605AEA" w:rsidRDefault="000C16E3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i/>
          <w:color w:val="000000"/>
        </w:rPr>
      </w:pPr>
      <w:proofErr w:type="spellStart"/>
      <w:r w:rsidRPr="00605AEA">
        <w:rPr>
          <w:rFonts w:eastAsia="Calibri" w:cstheme="minorHAnsi"/>
          <w:i/>
          <w:color w:val="000000"/>
        </w:rPr>
        <w:t>analysis.date</w:t>
      </w:r>
      <w:proofErr w:type="spellEnd"/>
      <w:r w:rsidRPr="00605AEA">
        <w:rPr>
          <w:rFonts w:eastAsia="Calibri" w:cstheme="minorHAnsi"/>
          <w:i/>
          <w:color w:val="000000"/>
        </w:rPr>
        <w:t xml:space="preserve"> &lt;- "20200</w:t>
      </w:r>
      <w:r w:rsidR="00595357">
        <w:rPr>
          <w:rFonts w:eastAsia="Calibri" w:cstheme="minorHAnsi"/>
          <w:i/>
          <w:color w:val="000000"/>
        </w:rPr>
        <w:t>914</w:t>
      </w:r>
      <w:r w:rsidRPr="00605AEA">
        <w:rPr>
          <w:rFonts w:eastAsia="Calibri" w:cstheme="minorHAnsi"/>
          <w:i/>
          <w:color w:val="000000"/>
        </w:rPr>
        <w:t xml:space="preserve">" # change to the date </w:t>
      </w:r>
      <w:r w:rsidR="00DF3DFC">
        <w:rPr>
          <w:rFonts w:eastAsia="Calibri" w:cstheme="minorHAnsi"/>
          <w:i/>
          <w:color w:val="000000"/>
        </w:rPr>
        <w:t>(</w:t>
      </w:r>
      <w:proofErr w:type="spellStart"/>
      <w:r w:rsidR="00DF3DFC">
        <w:rPr>
          <w:rFonts w:eastAsia="Calibri" w:cstheme="minorHAnsi"/>
          <w:i/>
          <w:color w:val="000000"/>
        </w:rPr>
        <w:t>yyyymmdd</w:t>
      </w:r>
      <w:proofErr w:type="spellEnd"/>
      <w:r w:rsidR="00DF3DFC">
        <w:rPr>
          <w:rFonts w:eastAsia="Calibri" w:cstheme="minorHAnsi"/>
          <w:i/>
          <w:color w:val="000000"/>
        </w:rPr>
        <w:t xml:space="preserve">) </w:t>
      </w:r>
      <w:r w:rsidRPr="00605AEA">
        <w:rPr>
          <w:rFonts w:eastAsia="Calibri" w:cstheme="minorHAnsi"/>
          <w:i/>
          <w:color w:val="000000"/>
        </w:rPr>
        <w:t>at which you perform the analyses</w:t>
      </w:r>
    </w:p>
    <w:p w14:paraId="3D186F8F" w14:textId="77777777" w:rsidR="000C16E3" w:rsidRPr="00605AEA" w:rsidRDefault="000C16E3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2C916F04" w14:textId="0B138662" w:rsidR="000A2FDB" w:rsidRPr="00605AEA" w:rsidRDefault="000A2FDB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b/>
          <w:bCs/>
          <w:color w:val="000000"/>
        </w:rPr>
      </w:pPr>
      <w:r w:rsidRPr="00605AEA">
        <w:rPr>
          <w:rFonts w:eastAsia="Calibri" w:cstheme="minorHAnsi"/>
          <w:b/>
          <w:bCs/>
          <w:color w:val="000000"/>
        </w:rPr>
        <w:t>README FILE</w:t>
      </w:r>
    </w:p>
    <w:p w14:paraId="212C1862" w14:textId="035537EE" w:rsidR="00595357" w:rsidRPr="00605AEA" w:rsidRDefault="00B167B0" w:rsidP="00595357">
      <w:pPr>
        <w:autoSpaceDE w:val="0"/>
        <w:autoSpaceDN w:val="0"/>
        <w:adjustRightInd w:val="0"/>
        <w:spacing w:after="0" w:line="480" w:lineRule="auto"/>
        <w:contextualSpacing/>
        <w:rPr>
          <w:rFonts w:eastAsia="Calibri" w:cstheme="minorHAnsi"/>
          <w:color w:val="000000"/>
        </w:rPr>
      </w:pPr>
      <w:r>
        <w:rPr>
          <w:rFonts w:eastAsia="Calibri" w:cstheme="minorHAnsi"/>
          <w:color w:val="000000"/>
        </w:rPr>
        <w:t>When you send the results, please include a readme file with information on</w:t>
      </w:r>
      <w:r w:rsidR="00595357">
        <w:rPr>
          <w:rFonts w:eastAsia="Calibri" w:cstheme="minorHAnsi"/>
          <w:color w:val="000000"/>
        </w:rPr>
        <w:t>:</w:t>
      </w:r>
    </w:p>
    <w:p w14:paraId="14CB1308" w14:textId="221F950F" w:rsidR="00AA6412" w:rsidRDefault="00B167B0" w:rsidP="00595357">
      <w:pPr>
        <w:numPr>
          <w:ilvl w:val="0"/>
          <w:numId w:val="17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>
        <w:rPr>
          <w:rFonts w:eastAsia="Calibri" w:cstheme="minorHAnsi"/>
          <w:color w:val="000000"/>
        </w:rPr>
        <w:t>A</w:t>
      </w:r>
      <w:r w:rsidR="00595357">
        <w:rPr>
          <w:rFonts w:eastAsia="Calibri" w:cstheme="minorHAnsi"/>
          <w:color w:val="000000"/>
        </w:rPr>
        <w:t>t wh</w:t>
      </w:r>
      <w:r>
        <w:rPr>
          <w:rFonts w:eastAsia="Calibri" w:cstheme="minorHAnsi"/>
          <w:color w:val="000000"/>
        </w:rPr>
        <w:t>ich</w:t>
      </w:r>
      <w:r w:rsidR="00595357">
        <w:rPr>
          <w:rFonts w:eastAsia="Calibri" w:cstheme="minorHAnsi"/>
          <w:color w:val="000000"/>
        </w:rPr>
        <w:t xml:space="preserve"> age(s)</w:t>
      </w:r>
      <w:r w:rsidR="00AA6412">
        <w:rPr>
          <w:rFonts w:eastAsia="Calibri" w:cstheme="minorHAnsi"/>
          <w:color w:val="000000"/>
        </w:rPr>
        <w:t xml:space="preserve"> your cohort has </w:t>
      </w:r>
      <w:r w:rsidR="00595357">
        <w:rPr>
          <w:rFonts w:eastAsia="Calibri" w:cstheme="minorHAnsi"/>
          <w:color w:val="000000"/>
        </w:rPr>
        <w:t>D</w:t>
      </w:r>
      <w:r w:rsidR="00AA6412">
        <w:rPr>
          <w:rFonts w:eastAsia="Calibri" w:cstheme="minorHAnsi"/>
          <w:color w:val="000000"/>
        </w:rPr>
        <w:t>NA methylation data available in child</w:t>
      </w:r>
      <w:r w:rsidR="00DF3DFC">
        <w:rPr>
          <w:rFonts w:eastAsia="Calibri" w:cstheme="minorHAnsi"/>
          <w:color w:val="000000"/>
        </w:rPr>
        <w:t>hood</w:t>
      </w:r>
      <w:r w:rsidR="00AA6412">
        <w:rPr>
          <w:rFonts w:eastAsia="Calibri" w:cstheme="minorHAnsi"/>
          <w:color w:val="000000"/>
        </w:rPr>
        <w:t xml:space="preserve"> and/or adolescents. </w:t>
      </w:r>
    </w:p>
    <w:p w14:paraId="36E7763C" w14:textId="68A38FC8" w:rsidR="00595C54" w:rsidRPr="00605AEA" w:rsidRDefault="00595C54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23C4FC03" w14:textId="0F184443" w:rsidR="00935FB4" w:rsidRPr="00595357" w:rsidRDefault="00935FB4" w:rsidP="00595357">
      <w:pPr>
        <w:autoSpaceDE w:val="0"/>
        <w:autoSpaceDN w:val="0"/>
        <w:adjustRightInd w:val="0"/>
        <w:spacing w:line="480" w:lineRule="auto"/>
        <w:rPr>
          <w:rFonts w:cstheme="minorHAnsi"/>
          <w:b/>
          <w:bCs/>
        </w:rPr>
      </w:pPr>
      <w:r w:rsidRPr="00605AEA">
        <w:rPr>
          <w:rFonts w:cstheme="minorHAnsi"/>
          <w:b/>
          <w:bCs/>
        </w:rPr>
        <w:t>D</w:t>
      </w:r>
      <w:r w:rsidR="004C29D5" w:rsidRPr="00605AEA">
        <w:rPr>
          <w:rFonts w:cstheme="minorHAnsi"/>
          <w:b/>
          <w:bCs/>
        </w:rPr>
        <w:t>ATA EXCHANGE</w:t>
      </w:r>
    </w:p>
    <w:p w14:paraId="2145CFB0" w14:textId="29C27069" w:rsidR="00E0015F" w:rsidRPr="00605AEA" w:rsidRDefault="00E0015F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605AEA">
        <w:rPr>
          <w:rFonts w:eastAsia="Calibri" w:cstheme="minorHAnsi"/>
          <w:color w:val="000000"/>
        </w:rPr>
        <w:t xml:space="preserve">Please let us know when you </w:t>
      </w:r>
      <w:r w:rsidR="00595357">
        <w:rPr>
          <w:rFonts w:eastAsia="Calibri" w:cstheme="minorHAnsi"/>
          <w:color w:val="000000"/>
        </w:rPr>
        <w:t>are</w:t>
      </w:r>
      <w:r w:rsidRPr="00605AEA">
        <w:rPr>
          <w:rFonts w:eastAsia="Calibri" w:cstheme="minorHAnsi"/>
          <w:color w:val="000000"/>
        </w:rPr>
        <w:t xml:space="preserve"> </w:t>
      </w:r>
      <w:r w:rsidR="00595357">
        <w:rPr>
          <w:rFonts w:eastAsia="Calibri" w:cstheme="minorHAnsi"/>
          <w:color w:val="000000"/>
        </w:rPr>
        <w:t>ready to upload</w:t>
      </w:r>
      <w:r w:rsidR="00B25207" w:rsidRPr="00605AEA">
        <w:rPr>
          <w:rFonts w:eastAsia="Calibri" w:cstheme="minorHAnsi"/>
          <w:color w:val="000000"/>
        </w:rPr>
        <w:t xml:space="preserve"> your results</w:t>
      </w:r>
      <w:r w:rsidRPr="00605AEA">
        <w:rPr>
          <w:rFonts w:eastAsia="Calibri" w:cstheme="minorHAnsi"/>
          <w:color w:val="000000"/>
        </w:rPr>
        <w:t xml:space="preserve"> (</w:t>
      </w:r>
      <w:hyperlink r:id="rId13" w:history="1">
        <w:r w:rsidRPr="00605AEA">
          <w:rPr>
            <w:rStyle w:val="Hyperlink"/>
            <w:rFonts w:eastAsia="Calibri" w:cstheme="minorHAnsi"/>
          </w:rPr>
          <w:t>g.monasso@erasmusmc.nl</w:t>
        </w:r>
      </w:hyperlink>
      <w:r w:rsidRPr="00605AEA">
        <w:rPr>
          <w:rFonts w:eastAsia="Calibri" w:cstheme="minorHAnsi"/>
          <w:color w:val="000000"/>
        </w:rPr>
        <w:t>)</w:t>
      </w:r>
      <w:r w:rsidR="00595357">
        <w:rPr>
          <w:rFonts w:eastAsia="Calibri" w:cstheme="minorHAnsi"/>
          <w:color w:val="000000"/>
        </w:rPr>
        <w:t xml:space="preserve">. </w:t>
      </w:r>
      <w:r w:rsidR="00CE49A6">
        <w:rPr>
          <w:rFonts w:eastAsia="Calibri" w:cstheme="minorHAnsi"/>
          <w:color w:val="000000"/>
        </w:rPr>
        <w:t>We will send you a</w:t>
      </w:r>
      <w:r w:rsidR="00595357">
        <w:rPr>
          <w:rFonts w:eastAsia="Calibri" w:cstheme="minorHAnsi"/>
          <w:color w:val="000000"/>
        </w:rPr>
        <w:t xml:space="preserve"> link to upload the files.</w:t>
      </w:r>
    </w:p>
    <w:p w14:paraId="5AB06050" w14:textId="3667ADE6" w:rsidR="002D7510" w:rsidRPr="00605AEA" w:rsidRDefault="002D7510" w:rsidP="0003510E">
      <w:p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5704D76E" w14:textId="558E1E80" w:rsidR="004C29D5" w:rsidRPr="00605AEA" w:rsidRDefault="004C29D5" w:rsidP="00EA5852">
      <w:pPr>
        <w:spacing w:line="480" w:lineRule="auto"/>
        <w:rPr>
          <w:rFonts w:eastAsia="Calibri" w:cstheme="minorHAnsi"/>
          <w:b/>
          <w:bCs/>
          <w:color w:val="000000"/>
        </w:rPr>
      </w:pPr>
      <w:r w:rsidRPr="00605AEA">
        <w:rPr>
          <w:rFonts w:eastAsia="Calibri" w:cstheme="minorHAnsi"/>
          <w:b/>
          <w:bCs/>
          <w:color w:val="000000"/>
        </w:rPr>
        <w:t>TIMELINE</w:t>
      </w:r>
      <w:r w:rsidR="009D606C" w:rsidRPr="00605AEA">
        <w:rPr>
          <w:rFonts w:eastAsia="Calibri" w:cstheme="minorHAnsi"/>
          <w:b/>
          <w:bCs/>
          <w:color w:val="000000"/>
        </w:rPr>
        <w:t xml:space="preserve"> (tentative)</w:t>
      </w:r>
    </w:p>
    <w:p w14:paraId="7EC3377D" w14:textId="613365AB" w:rsidR="00546973" w:rsidRPr="007B3E86" w:rsidRDefault="00360DD0" w:rsidP="00595357">
      <w:pPr>
        <w:pStyle w:val="ListParagraph"/>
        <w:numPr>
          <w:ilvl w:val="0"/>
          <w:numId w:val="23"/>
        </w:numPr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  <w:r w:rsidRPr="00360DD0">
        <w:rPr>
          <w:rFonts w:eastAsia="Calibri" w:cstheme="minorHAnsi"/>
          <w:b/>
        </w:rPr>
        <w:t>December 7</w:t>
      </w:r>
      <w:r w:rsidR="00595357" w:rsidRPr="00360DD0">
        <w:rPr>
          <w:rFonts w:eastAsia="Calibri" w:cstheme="minorHAnsi"/>
        </w:rPr>
        <w:t xml:space="preserve">: </w:t>
      </w:r>
      <w:r w:rsidR="00546973" w:rsidRPr="00360DD0">
        <w:rPr>
          <w:rFonts w:eastAsia="Calibri" w:cstheme="minorHAnsi"/>
        </w:rPr>
        <w:t xml:space="preserve">Deadline for uploading </w:t>
      </w:r>
      <w:r w:rsidR="00CA54A9" w:rsidRPr="00360DD0">
        <w:rPr>
          <w:rFonts w:eastAsia="Calibri" w:cstheme="minorHAnsi"/>
        </w:rPr>
        <w:t>r</w:t>
      </w:r>
      <w:r w:rsidR="00546973" w:rsidRPr="00360DD0">
        <w:rPr>
          <w:rFonts w:eastAsia="Calibri" w:cstheme="minorHAnsi"/>
        </w:rPr>
        <w:t>esults. Any questions can be sent via email to</w:t>
      </w:r>
      <w:r w:rsidR="00546973" w:rsidRPr="00605AEA">
        <w:rPr>
          <w:rFonts w:eastAsia="Calibri" w:cstheme="minorHAnsi"/>
        </w:rPr>
        <w:t xml:space="preserve"> </w:t>
      </w:r>
      <w:hyperlink r:id="rId14" w:history="1">
        <w:r w:rsidR="00546973" w:rsidRPr="00605AEA">
          <w:rPr>
            <w:rFonts w:eastAsia="Calibri" w:cstheme="minorHAnsi"/>
            <w:color w:val="0563C1"/>
            <w:u w:val="single"/>
          </w:rPr>
          <w:t>g.monasso@erasmusmc.nl</w:t>
        </w:r>
      </w:hyperlink>
      <w:r w:rsidR="00546973" w:rsidRPr="00605AEA">
        <w:rPr>
          <w:rFonts w:eastAsia="Calibri" w:cstheme="minorHAnsi"/>
        </w:rPr>
        <w:t xml:space="preserve"> or </w:t>
      </w:r>
      <w:hyperlink r:id="rId15" w:history="1">
        <w:r w:rsidR="00546973" w:rsidRPr="00605AEA">
          <w:rPr>
            <w:rFonts w:eastAsia="Calibri" w:cstheme="minorHAnsi"/>
            <w:color w:val="0563C1"/>
            <w:u w:val="single"/>
          </w:rPr>
          <w:t>j.felix@erasmusmc.nl</w:t>
        </w:r>
      </w:hyperlink>
      <w:r w:rsidR="00546973" w:rsidRPr="00605AEA">
        <w:rPr>
          <w:rFonts w:eastAsia="Calibri" w:cstheme="minorHAnsi"/>
        </w:rPr>
        <w:t>.</w:t>
      </w:r>
    </w:p>
    <w:p w14:paraId="7D66AA1E" w14:textId="77777777" w:rsidR="007B3E86" w:rsidRPr="00605AEA" w:rsidRDefault="007B3E86" w:rsidP="007B3E86">
      <w:pPr>
        <w:pStyle w:val="ListParagraph"/>
        <w:autoSpaceDE w:val="0"/>
        <w:autoSpaceDN w:val="0"/>
        <w:adjustRightInd w:val="0"/>
        <w:spacing w:after="0" w:line="480" w:lineRule="auto"/>
        <w:rPr>
          <w:rFonts w:eastAsia="Calibri" w:cstheme="minorHAnsi"/>
          <w:color w:val="000000"/>
        </w:rPr>
      </w:pPr>
    </w:p>
    <w:p w14:paraId="5032C4B8" w14:textId="08C62109" w:rsidR="00595C54" w:rsidRPr="001C2E9E" w:rsidRDefault="001C2E9E" w:rsidP="0003510E">
      <w:pPr>
        <w:spacing w:line="480" w:lineRule="auto"/>
        <w:rPr>
          <w:rFonts w:eastAsia="Calibri" w:cstheme="minorHAnsi"/>
          <w:b/>
        </w:rPr>
      </w:pPr>
      <w:r>
        <w:rPr>
          <w:rFonts w:eastAsia="Calibri" w:cstheme="minorHAnsi"/>
          <w:b/>
        </w:rPr>
        <w:t>REFERENCES</w:t>
      </w:r>
    </w:p>
    <w:p w14:paraId="7E4C56A2" w14:textId="77777777" w:rsidR="00F0386A" w:rsidRPr="00F0386A" w:rsidRDefault="004C29D5" w:rsidP="00F0386A">
      <w:pPr>
        <w:pStyle w:val="EndNoteBibliography"/>
      </w:pPr>
      <w:r w:rsidRPr="00605AEA">
        <w:rPr>
          <w:rFonts w:asciiTheme="minorHAnsi" w:hAnsiTheme="minorHAnsi" w:cstheme="minorHAnsi"/>
          <w:iCs/>
          <w:color w:val="000000" w:themeColor="text1"/>
        </w:rPr>
        <w:fldChar w:fldCharType="begin"/>
      </w:r>
      <w:r w:rsidRPr="00605AEA">
        <w:rPr>
          <w:rFonts w:asciiTheme="minorHAnsi" w:hAnsiTheme="minorHAnsi" w:cstheme="minorHAnsi"/>
          <w:iCs/>
          <w:color w:val="000000" w:themeColor="text1"/>
        </w:rPr>
        <w:instrText xml:space="preserve"> ADDIN EN.REFLIST </w:instrText>
      </w:r>
      <w:r w:rsidRPr="00605AEA">
        <w:rPr>
          <w:rFonts w:asciiTheme="minorHAnsi" w:hAnsiTheme="minorHAnsi" w:cstheme="minorHAnsi"/>
          <w:iCs/>
          <w:color w:val="000000" w:themeColor="text1"/>
        </w:rPr>
        <w:fldChar w:fldCharType="separate"/>
      </w:r>
      <w:r w:rsidR="00F0386A" w:rsidRPr="00F0386A">
        <w:t>1.</w:t>
      </w:r>
      <w:r w:rsidR="00F0386A" w:rsidRPr="00F0386A">
        <w:tab/>
        <w:t>Houseman EA, Molitor J, Marsit CJ. Reference-free cell mixture adjustments in analysis of DNA methylation data. Bioinformatics. 2014;30(10):1431-9.</w:t>
      </w:r>
    </w:p>
    <w:p w14:paraId="2BE96B18" w14:textId="2B1C2F8C" w:rsidR="00396285" w:rsidRPr="00605AEA" w:rsidRDefault="004C29D5" w:rsidP="0003510E">
      <w:pPr>
        <w:spacing w:line="480" w:lineRule="auto"/>
        <w:rPr>
          <w:rFonts w:eastAsia="Calibri" w:cstheme="minorHAnsi"/>
          <w:b/>
        </w:rPr>
      </w:pPr>
      <w:r w:rsidRPr="00605AEA">
        <w:rPr>
          <w:rFonts w:cstheme="minorHAnsi"/>
          <w:iCs/>
          <w:noProof/>
          <w:color w:val="000000" w:themeColor="text1"/>
        </w:rPr>
        <w:fldChar w:fldCharType="end"/>
      </w:r>
    </w:p>
    <w:p w14:paraId="407F4C9D" w14:textId="3CE332E1" w:rsidR="002A1A19" w:rsidRDefault="00F14A95" w:rsidP="007B3E86">
      <w:pPr>
        <w:pStyle w:val="Caption"/>
        <w:keepNext/>
        <w:spacing w:line="480" w:lineRule="auto"/>
        <w:rPr>
          <w:color w:val="auto"/>
          <w:sz w:val="22"/>
          <w:szCs w:val="22"/>
        </w:rPr>
      </w:pPr>
      <w:r w:rsidRPr="00605AEA">
        <w:rPr>
          <w:color w:val="auto"/>
          <w:sz w:val="22"/>
          <w:szCs w:val="22"/>
        </w:rPr>
        <w:t xml:space="preserve">Table </w:t>
      </w:r>
      <w:r w:rsidRPr="00605AEA">
        <w:rPr>
          <w:color w:val="auto"/>
          <w:sz w:val="22"/>
          <w:szCs w:val="22"/>
        </w:rPr>
        <w:fldChar w:fldCharType="begin"/>
      </w:r>
      <w:r w:rsidRPr="00605AEA">
        <w:rPr>
          <w:color w:val="auto"/>
          <w:sz w:val="22"/>
          <w:szCs w:val="22"/>
        </w:rPr>
        <w:instrText xml:space="preserve"> SEQ Table \* ARABIC </w:instrText>
      </w:r>
      <w:r w:rsidRPr="00605AEA">
        <w:rPr>
          <w:color w:val="auto"/>
          <w:sz w:val="22"/>
          <w:szCs w:val="22"/>
        </w:rPr>
        <w:fldChar w:fldCharType="separate"/>
      </w:r>
      <w:r w:rsidRPr="00605AEA">
        <w:rPr>
          <w:noProof/>
          <w:color w:val="auto"/>
          <w:sz w:val="22"/>
          <w:szCs w:val="22"/>
        </w:rPr>
        <w:t>1</w:t>
      </w:r>
      <w:r w:rsidRPr="00605AEA">
        <w:rPr>
          <w:color w:val="auto"/>
          <w:sz w:val="22"/>
          <w:szCs w:val="22"/>
        </w:rPr>
        <w:fldChar w:fldCharType="end"/>
      </w:r>
      <w:r w:rsidR="007B3E86">
        <w:rPr>
          <w:color w:val="auto"/>
          <w:sz w:val="22"/>
          <w:szCs w:val="22"/>
        </w:rPr>
        <w:t xml:space="preserve">: 109 </w:t>
      </w:r>
      <w:r w:rsidR="00F0386A">
        <w:rPr>
          <w:color w:val="auto"/>
          <w:sz w:val="22"/>
          <w:szCs w:val="22"/>
        </w:rPr>
        <w:t xml:space="preserve">and 7 </w:t>
      </w:r>
      <w:r w:rsidR="007B3E86">
        <w:rPr>
          <w:color w:val="auto"/>
          <w:sz w:val="22"/>
          <w:szCs w:val="22"/>
        </w:rPr>
        <w:t>CpGs that were significantly associated with maternal vitamin B12 concentrations during pregnancy</w:t>
      </w:r>
      <w:r w:rsidR="00F0386A">
        <w:rPr>
          <w:color w:val="auto"/>
          <w:sz w:val="22"/>
          <w:szCs w:val="22"/>
        </w:rPr>
        <w:t xml:space="preserve"> and newborn cord blood vitamin B12 concentrations, respectively</w:t>
      </w:r>
      <w:r w:rsidR="007B3E86">
        <w:rPr>
          <w:color w:val="auto"/>
          <w:sz w:val="22"/>
          <w:szCs w:val="22"/>
        </w:rPr>
        <w:t xml:space="preserve"> (FDR </w:t>
      </w:r>
      <w:r w:rsidR="002A1A19">
        <w:rPr>
          <w:color w:val="auto"/>
          <w:sz w:val="22"/>
          <w:szCs w:val="22"/>
        </w:rPr>
        <w:t>&lt;≤0.05 and I</w:t>
      </w:r>
      <w:r w:rsidR="002A1A19">
        <w:rPr>
          <w:color w:val="auto"/>
          <w:sz w:val="22"/>
          <w:szCs w:val="22"/>
          <w:vertAlign w:val="superscript"/>
        </w:rPr>
        <w:t>2</w:t>
      </w:r>
      <w:r w:rsidR="002A1A19">
        <w:rPr>
          <w:color w:val="auto"/>
          <w:sz w:val="22"/>
          <w:szCs w:val="22"/>
        </w:rPr>
        <w:t xml:space="preserve"> ≤</w:t>
      </w:r>
      <w:r w:rsidR="002A1A19" w:rsidRPr="002A1A19">
        <w:rPr>
          <w:color w:val="auto"/>
          <w:sz w:val="22"/>
          <w:szCs w:val="22"/>
        </w:rPr>
        <w:t>50%)</w:t>
      </w:r>
      <w:r w:rsidR="002A1A19">
        <w:rPr>
          <w:color w:val="auto"/>
          <w:sz w:val="22"/>
          <w:szCs w:val="22"/>
        </w:rPr>
        <w:t>.</w:t>
      </w:r>
    </w:p>
    <w:p w14:paraId="2AF1693E" w14:textId="34FBEC0D" w:rsidR="00F0386A" w:rsidRPr="00F0386A" w:rsidRDefault="00F0386A" w:rsidP="002A1A19">
      <w:pPr>
        <w:pStyle w:val="Caption"/>
        <w:keepNext/>
        <w:rPr>
          <w:color w:val="auto"/>
          <w:sz w:val="22"/>
          <w:szCs w:val="22"/>
        </w:rPr>
      </w:pPr>
      <w:r w:rsidRPr="00F0386A">
        <w:rPr>
          <w:color w:val="auto"/>
          <w:sz w:val="22"/>
          <w:szCs w:val="22"/>
        </w:rPr>
        <w:t>Maternal B12</w:t>
      </w:r>
    </w:p>
    <w:p w14:paraId="09BC7C0E" w14:textId="1895191F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6393629</w:t>
      </w:r>
    </w:p>
    <w:p w14:paraId="1EEFC9BA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529709</w:t>
      </w:r>
    </w:p>
    <w:p w14:paraId="701AB79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4206517</w:t>
      </w:r>
    </w:p>
    <w:p w14:paraId="4C01FF9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8935125</w:t>
      </w:r>
    </w:p>
    <w:p w14:paraId="03B6EE5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7539527</w:t>
      </w:r>
    </w:p>
    <w:p w14:paraId="1BE2591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730180</w:t>
      </w:r>
    </w:p>
    <w:p w14:paraId="557FDCB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2105458</w:t>
      </w:r>
    </w:p>
    <w:p w14:paraId="2543DFE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900015</w:t>
      </w:r>
    </w:p>
    <w:p w14:paraId="37F279D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3043822</w:t>
      </w:r>
    </w:p>
    <w:p w14:paraId="6C37FDE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4634427</w:t>
      </w:r>
    </w:p>
    <w:p w14:paraId="3B152D0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9807524</w:t>
      </w:r>
    </w:p>
    <w:p w14:paraId="366CA3A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474546</w:t>
      </w:r>
    </w:p>
    <w:p w14:paraId="00D0310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0678190</w:t>
      </w:r>
    </w:p>
    <w:p w14:paraId="4DF5220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312960</w:t>
      </w:r>
    </w:p>
    <w:p w14:paraId="5027032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6536593</w:t>
      </w:r>
    </w:p>
    <w:p w14:paraId="03B1566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3829137</w:t>
      </w:r>
    </w:p>
    <w:p w14:paraId="454C4F5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3174253</w:t>
      </w:r>
    </w:p>
    <w:p w14:paraId="1B8D612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5843439</w:t>
      </w:r>
    </w:p>
    <w:p w14:paraId="19D3E74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4605520</w:t>
      </w:r>
    </w:p>
    <w:p w14:paraId="715BB89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7403609</w:t>
      </w:r>
    </w:p>
    <w:p w14:paraId="66C6B04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743593</w:t>
      </w:r>
    </w:p>
    <w:p w14:paraId="6F66ACF9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2809920</w:t>
      </w:r>
    </w:p>
    <w:p w14:paraId="5106CA5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234513</w:t>
      </w:r>
    </w:p>
    <w:p w14:paraId="0C8D251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0581874</w:t>
      </w:r>
    </w:p>
    <w:p w14:paraId="1DD42FF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4776195</w:t>
      </w:r>
    </w:p>
    <w:p w14:paraId="70408C9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lastRenderedPageBreak/>
        <w:t>cg10340210</w:t>
      </w:r>
    </w:p>
    <w:p w14:paraId="775F4F3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9317502</w:t>
      </w:r>
    </w:p>
    <w:p w14:paraId="1E6F6F5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5327343</w:t>
      </w:r>
    </w:p>
    <w:p w14:paraId="3410100A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9520393</w:t>
      </w:r>
    </w:p>
    <w:p w14:paraId="67440D8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4554151</w:t>
      </w:r>
    </w:p>
    <w:p w14:paraId="38C7A8D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3327325</w:t>
      </w:r>
    </w:p>
    <w:p w14:paraId="5EA628A9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7353899</w:t>
      </w:r>
    </w:p>
    <w:p w14:paraId="2772B75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613965</w:t>
      </w:r>
    </w:p>
    <w:p w14:paraId="76F00CD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6964673</w:t>
      </w:r>
    </w:p>
    <w:p w14:paraId="7229B9E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0534274</w:t>
      </w:r>
    </w:p>
    <w:p w14:paraId="45CE6B8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665581</w:t>
      </w:r>
    </w:p>
    <w:p w14:paraId="1AFFD6F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0200803</w:t>
      </w:r>
    </w:p>
    <w:p w14:paraId="63E668B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0292513</w:t>
      </w:r>
    </w:p>
    <w:p w14:paraId="194B398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908975</w:t>
      </w:r>
    </w:p>
    <w:p w14:paraId="75EAA0B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8849628</w:t>
      </w:r>
    </w:p>
    <w:p w14:paraId="45259BC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5396728</w:t>
      </w:r>
    </w:p>
    <w:p w14:paraId="4ED5D36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1341928</w:t>
      </w:r>
    </w:p>
    <w:p w14:paraId="7C1C9D9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083407</w:t>
      </w:r>
    </w:p>
    <w:p w14:paraId="70D59A8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2302982</w:t>
      </w:r>
    </w:p>
    <w:p w14:paraId="4D95A7D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282518</w:t>
      </w:r>
    </w:p>
    <w:p w14:paraId="015601D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9367432</w:t>
      </w:r>
    </w:p>
    <w:p w14:paraId="5B9130D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7296387</w:t>
      </w:r>
    </w:p>
    <w:p w14:paraId="6C0B16C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149785</w:t>
      </w:r>
    </w:p>
    <w:p w14:paraId="007676F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6468072</w:t>
      </w:r>
    </w:p>
    <w:p w14:paraId="5BBF8A8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1421509</w:t>
      </w:r>
    </w:p>
    <w:p w14:paraId="5E31FC8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3873392</w:t>
      </w:r>
    </w:p>
    <w:p w14:paraId="3EB11DF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4120919</w:t>
      </w:r>
    </w:p>
    <w:p w14:paraId="2BD811B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371552</w:t>
      </w:r>
    </w:p>
    <w:p w14:paraId="1B2C195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lastRenderedPageBreak/>
        <w:t>cg07594247</w:t>
      </w:r>
    </w:p>
    <w:p w14:paraId="05D49DC9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7181142</w:t>
      </w:r>
    </w:p>
    <w:p w14:paraId="48B5DB92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445212</w:t>
      </w:r>
    </w:p>
    <w:p w14:paraId="03B548A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1482265</w:t>
      </w:r>
    </w:p>
    <w:p w14:paraId="5CB2107A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2889195</w:t>
      </w:r>
    </w:p>
    <w:p w14:paraId="362F0D49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7646362</w:t>
      </w:r>
    </w:p>
    <w:p w14:paraId="461D71C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2679336</w:t>
      </w:r>
    </w:p>
    <w:p w14:paraId="72A1B07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7343456</w:t>
      </w:r>
    </w:p>
    <w:p w14:paraId="3FFC67C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6882571</w:t>
      </w:r>
    </w:p>
    <w:p w14:paraId="51270CE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1540359</w:t>
      </w:r>
    </w:p>
    <w:p w14:paraId="62269CD5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2614024</w:t>
      </w:r>
    </w:p>
    <w:p w14:paraId="7E5B89F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612221</w:t>
      </w:r>
    </w:p>
    <w:p w14:paraId="18C7D85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2157494</w:t>
      </w:r>
    </w:p>
    <w:p w14:paraId="45C349C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3504719</w:t>
      </w:r>
    </w:p>
    <w:p w14:paraId="6FF1949B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809217</w:t>
      </w:r>
    </w:p>
    <w:p w14:paraId="21DEE53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3315047</w:t>
      </w:r>
    </w:p>
    <w:p w14:paraId="7F0B250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3638640</w:t>
      </w:r>
    </w:p>
    <w:p w14:paraId="6999298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6324373</w:t>
      </w:r>
    </w:p>
    <w:p w14:paraId="33DC118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8097631</w:t>
      </w:r>
    </w:p>
    <w:p w14:paraId="1C98C222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988325</w:t>
      </w:r>
    </w:p>
    <w:p w14:paraId="2B5C494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2730830</w:t>
      </w:r>
    </w:p>
    <w:p w14:paraId="0E73E1B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015426</w:t>
      </w:r>
    </w:p>
    <w:p w14:paraId="0EA7EB4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925498</w:t>
      </w:r>
    </w:p>
    <w:p w14:paraId="5AFAA21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1763394</w:t>
      </w:r>
    </w:p>
    <w:p w14:paraId="5C284FC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465112</w:t>
      </w:r>
    </w:p>
    <w:p w14:paraId="11884FF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480274</w:t>
      </w:r>
    </w:p>
    <w:p w14:paraId="3570A10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9479373</w:t>
      </w:r>
    </w:p>
    <w:p w14:paraId="3CDF6642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086444</w:t>
      </w:r>
    </w:p>
    <w:p w14:paraId="6162D97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lastRenderedPageBreak/>
        <w:t>cg05779786</w:t>
      </w:r>
    </w:p>
    <w:p w14:paraId="283D0B1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971980</w:t>
      </w:r>
    </w:p>
    <w:p w14:paraId="48DE2912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1218093</w:t>
      </w:r>
    </w:p>
    <w:p w14:paraId="0DDA839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1258452</w:t>
      </w:r>
    </w:p>
    <w:p w14:paraId="12F6E87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3689146</w:t>
      </w:r>
    </w:p>
    <w:p w14:paraId="2541B27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273232</w:t>
      </w:r>
    </w:p>
    <w:p w14:paraId="64685BC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6178315</w:t>
      </w:r>
    </w:p>
    <w:p w14:paraId="1295548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270081</w:t>
      </w:r>
    </w:p>
    <w:p w14:paraId="05D9AA1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4579415</w:t>
      </w:r>
    </w:p>
    <w:p w14:paraId="0A5E504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8761659</w:t>
      </w:r>
    </w:p>
    <w:p w14:paraId="5F398DA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6671706</w:t>
      </w:r>
    </w:p>
    <w:p w14:paraId="3DFD0B4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010260</w:t>
      </w:r>
    </w:p>
    <w:p w14:paraId="2FA76091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6991589</w:t>
      </w:r>
    </w:p>
    <w:p w14:paraId="43305B1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7091678</w:t>
      </w:r>
    </w:p>
    <w:p w14:paraId="3124497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7780447</w:t>
      </w:r>
    </w:p>
    <w:p w14:paraId="58234394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0074818</w:t>
      </w:r>
    </w:p>
    <w:p w14:paraId="5BE46D70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8930881</w:t>
      </w:r>
    </w:p>
    <w:p w14:paraId="6547585F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3605615</w:t>
      </w:r>
    </w:p>
    <w:p w14:paraId="7D1629E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6434090</w:t>
      </w:r>
    </w:p>
    <w:p w14:paraId="565334C6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8914258</w:t>
      </w:r>
    </w:p>
    <w:p w14:paraId="511C7B73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232511</w:t>
      </w:r>
    </w:p>
    <w:p w14:paraId="4CB8DDB8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15574301</w:t>
      </w:r>
    </w:p>
    <w:p w14:paraId="6B1EA7B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1330954</w:t>
      </w:r>
    </w:p>
    <w:p w14:paraId="1216244E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21610815</w:t>
      </w:r>
    </w:p>
    <w:p w14:paraId="767B769C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7280731</w:t>
      </w:r>
    </w:p>
    <w:p w14:paraId="79823A4D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0466136</w:t>
      </w:r>
    </w:p>
    <w:p w14:paraId="14039117" w14:textId="77777777" w:rsidR="002A1A19" w:rsidRPr="002A1A19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5146852</w:t>
      </w:r>
    </w:p>
    <w:p w14:paraId="7E9AD8B3" w14:textId="77777777" w:rsidR="00F0386A" w:rsidRDefault="002A1A19" w:rsidP="002A1A19">
      <w:pPr>
        <w:pStyle w:val="Caption"/>
        <w:keepNext/>
        <w:rPr>
          <w:b w:val="0"/>
          <w:color w:val="auto"/>
          <w:sz w:val="22"/>
          <w:szCs w:val="22"/>
        </w:rPr>
      </w:pPr>
      <w:r w:rsidRPr="002A1A19">
        <w:rPr>
          <w:b w:val="0"/>
          <w:color w:val="auto"/>
          <w:sz w:val="22"/>
          <w:szCs w:val="22"/>
        </w:rPr>
        <w:t>cg04453501</w:t>
      </w:r>
    </w:p>
    <w:p w14:paraId="48B359F7" w14:textId="77777777" w:rsidR="00F0386A" w:rsidRDefault="00F0386A" w:rsidP="002A1A19">
      <w:pPr>
        <w:pStyle w:val="Caption"/>
        <w:keepNext/>
        <w:rPr>
          <w:color w:val="auto"/>
          <w:sz w:val="22"/>
          <w:szCs w:val="22"/>
        </w:rPr>
      </w:pPr>
      <w:r w:rsidRPr="00F0386A">
        <w:rPr>
          <w:color w:val="auto"/>
          <w:sz w:val="22"/>
          <w:szCs w:val="22"/>
        </w:rPr>
        <w:t>Newborn B12</w:t>
      </w:r>
    </w:p>
    <w:p w14:paraId="61A4B5DF" w14:textId="61E3F5DA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 xml:space="preserve">cg13863764 </w:t>
      </w:r>
    </w:p>
    <w:p w14:paraId="06E21537" w14:textId="77777777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>cg00658405</w:t>
      </w:r>
    </w:p>
    <w:p w14:paraId="2A54935B" w14:textId="77777777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>cg08243619</w:t>
      </w:r>
    </w:p>
    <w:p w14:paraId="09A5E2A1" w14:textId="28D56A8D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 xml:space="preserve">cg24371425 </w:t>
      </w:r>
    </w:p>
    <w:p w14:paraId="3BF3E26D" w14:textId="77777777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>cg02615136</w:t>
      </w:r>
    </w:p>
    <w:p w14:paraId="16424252" w14:textId="77777777" w:rsidR="00F0386A" w:rsidRPr="00F0386A" w:rsidRDefault="00F0386A" w:rsidP="00F0386A">
      <w:pPr>
        <w:pStyle w:val="Caption"/>
        <w:keepNext/>
        <w:rPr>
          <w:b w:val="0"/>
          <w:color w:val="auto"/>
          <w:sz w:val="22"/>
          <w:szCs w:val="22"/>
        </w:rPr>
      </w:pPr>
      <w:r w:rsidRPr="00F0386A">
        <w:rPr>
          <w:b w:val="0"/>
          <w:color w:val="auto"/>
          <w:sz w:val="22"/>
          <w:szCs w:val="22"/>
        </w:rPr>
        <w:t>cg04096723</w:t>
      </w:r>
    </w:p>
    <w:p w14:paraId="11CE54F0" w14:textId="1B411BEE" w:rsidR="007B3E86" w:rsidRPr="00F0386A" w:rsidRDefault="00F0386A" w:rsidP="00F0386A">
      <w:pPr>
        <w:pStyle w:val="Caption"/>
        <w:keepNext/>
        <w:rPr>
          <w:bCs w:val="0"/>
        </w:rPr>
      </w:pPr>
      <w:r w:rsidRPr="00F0386A">
        <w:rPr>
          <w:b w:val="0"/>
          <w:color w:val="auto"/>
          <w:sz w:val="22"/>
          <w:szCs w:val="22"/>
        </w:rPr>
        <w:t xml:space="preserve">cg09573658 </w:t>
      </w:r>
      <w:r w:rsidR="007B3E86" w:rsidRPr="00F0386A">
        <w:rPr>
          <w:color w:val="auto"/>
          <w:sz w:val="22"/>
          <w:szCs w:val="22"/>
        </w:rPr>
        <w:br w:type="page"/>
      </w:r>
    </w:p>
    <w:p w14:paraId="21E35336" w14:textId="61967DD2" w:rsidR="00F14A95" w:rsidRPr="00605AEA" w:rsidRDefault="007B3E86" w:rsidP="00F14A95">
      <w:pPr>
        <w:pStyle w:val="Caption"/>
        <w:keepNext/>
        <w:spacing w:line="480" w:lineRule="auto"/>
        <w:rPr>
          <w:color w:val="auto"/>
          <w:sz w:val="22"/>
          <w:szCs w:val="22"/>
        </w:rPr>
      </w:pPr>
      <w:r>
        <w:rPr>
          <w:color w:val="auto"/>
          <w:sz w:val="22"/>
          <w:szCs w:val="22"/>
        </w:rPr>
        <w:lastRenderedPageBreak/>
        <w:t>Table 2</w:t>
      </w:r>
      <w:r w:rsidR="00F14A95" w:rsidRPr="00605AEA">
        <w:rPr>
          <w:color w:val="auto"/>
          <w:sz w:val="22"/>
          <w:szCs w:val="22"/>
        </w:rPr>
        <w:t>: phenotype file format (tab delimited (.</w:t>
      </w:r>
      <w:proofErr w:type="spellStart"/>
      <w:r w:rsidR="00F14A95" w:rsidRPr="00605AEA">
        <w:rPr>
          <w:color w:val="auto"/>
          <w:sz w:val="22"/>
          <w:szCs w:val="22"/>
        </w:rPr>
        <w:t>dat</w:t>
      </w:r>
      <w:proofErr w:type="spellEnd"/>
      <w:r w:rsidR="00F14A95" w:rsidRPr="00605AEA">
        <w:rPr>
          <w:color w:val="auto"/>
          <w:sz w:val="22"/>
          <w:szCs w:val="22"/>
        </w:rPr>
        <w:t>))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7"/>
        <w:gridCol w:w="503"/>
        <w:gridCol w:w="220"/>
        <w:gridCol w:w="674"/>
        <w:gridCol w:w="408"/>
        <w:gridCol w:w="450"/>
        <w:gridCol w:w="450"/>
        <w:gridCol w:w="570"/>
        <w:gridCol w:w="450"/>
        <w:gridCol w:w="450"/>
        <w:gridCol w:w="408"/>
        <w:gridCol w:w="829"/>
        <w:gridCol w:w="495"/>
        <w:gridCol w:w="481"/>
        <w:gridCol w:w="504"/>
        <w:gridCol w:w="658"/>
        <w:gridCol w:w="415"/>
        <w:gridCol w:w="327"/>
        <w:gridCol w:w="521"/>
      </w:tblGrid>
      <w:tr w:rsidR="00F14A95" w:rsidRPr="00605AEA" w14:paraId="36EA8670" w14:textId="78F7D191" w:rsidTr="00F14A95">
        <w:trPr>
          <w:trHeight w:val="467"/>
        </w:trPr>
        <w:tc>
          <w:tcPr>
            <w:tcW w:w="304" w:type="pct"/>
          </w:tcPr>
          <w:p w14:paraId="28FC09B2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sample.id</w:t>
            </w:r>
          </w:p>
        </w:tc>
        <w:tc>
          <w:tcPr>
            <w:tcW w:w="276" w:type="pct"/>
          </w:tcPr>
          <w:p w14:paraId="680CCBA7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at.b12</w:t>
            </w:r>
          </w:p>
        </w:tc>
        <w:tc>
          <w:tcPr>
            <w:tcW w:w="98" w:type="pct"/>
          </w:tcPr>
          <w:p w14:paraId="30EA65F1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</w:p>
        </w:tc>
        <w:tc>
          <w:tcPr>
            <w:tcW w:w="384" w:type="pct"/>
          </w:tcPr>
          <w:p w14:paraId="2B559D87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newborn.b12</w:t>
            </w:r>
          </w:p>
        </w:tc>
        <w:tc>
          <w:tcPr>
            <w:tcW w:w="217" w:type="pct"/>
          </w:tcPr>
          <w:p w14:paraId="3A219D3E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batch</w:t>
            </w:r>
          </w:p>
        </w:tc>
        <w:tc>
          <w:tcPr>
            <w:tcW w:w="243" w:type="pct"/>
          </w:tcPr>
          <w:p w14:paraId="369A3827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bcell</w:t>
            </w:r>
            <w:proofErr w:type="spellEnd"/>
          </w:p>
        </w:tc>
        <w:tc>
          <w:tcPr>
            <w:tcW w:w="243" w:type="pct"/>
          </w:tcPr>
          <w:p w14:paraId="556907D5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ono</w:t>
            </w:r>
          </w:p>
        </w:tc>
        <w:tc>
          <w:tcPr>
            <w:tcW w:w="318" w:type="pct"/>
          </w:tcPr>
          <w:p w14:paraId="395E6426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cd4t</w:t>
            </w: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ab/>
            </w:r>
          </w:p>
        </w:tc>
        <w:tc>
          <w:tcPr>
            <w:tcW w:w="243" w:type="pct"/>
          </w:tcPr>
          <w:p w14:paraId="7534E39D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cd8t</w:t>
            </w:r>
          </w:p>
        </w:tc>
        <w:tc>
          <w:tcPr>
            <w:tcW w:w="243" w:type="pct"/>
          </w:tcPr>
          <w:p w14:paraId="090CE7C3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gran</w:t>
            </w:r>
          </w:p>
        </w:tc>
        <w:tc>
          <w:tcPr>
            <w:tcW w:w="216" w:type="pct"/>
          </w:tcPr>
          <w:p w14:paraId="4F23E2B4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nk</w:t>
            </w:r>
            <w:proofErr w:type="spellEnd"/>
          </w:p>
        </w:tc>
        <w:tc>
          <w:tcPr>
            <w:tcW w:w="482" w:type="pct"/>
          </w:tcPr>
          <w:p w14:paraId="232D47DB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gest.age.sampling</w:t>
            </w:r>
            <w:proofErr w:type="spellEnd"/>
          </w:p>
        </w:tc>
        <w:tc>
          <w:tcPr>
            <w:tcW w:w="271" w:type="pct"/>
          </w:tcPr>
          <w:p w14:paraId="1B2A5701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at.age</w:t>
            </w:r>
            <w:proofErr w:type="spellEnd"/>
          </w:p>
        </w:tc>
        <w:tc>
          <w:tcPr>
            <w:tcW w:w="262" w:type="pct"/>
          </w:tcPr>
          <w:p w14:paraId="42588EEA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at.ses</w:t>
            </w:r>
            <w:proofErr w:type="spellEnd"/>
          </w:p>
        </w:tc>
        <w:tc>
          <w:tcPr>
            <w:tcW w:w="276" w:type="pct"/>
          </w:tcPr>
          <w:p w14:paraId="5A6F80C5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at.bmi</w:t>
            </w:r>
            <w:proofErr w:type="spellEnd"/>
          </w:p>
        </w:tc>
        <w:tc>
          <w:tcPr>
            <w:tcW w:w="374" w:type="pct"/>
          </w:tcPr>
          <w:p w14:paraId="02ABF6A3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mat.smoking</w:t>
            </w:r>
            <w:proofErr w:type="spellEnd"/>
          </w:p>
        </w:tc>
        <w:tc>
          <w:tcPr>
            <w:tcW w:w="220" w:type="pct"/>
          </w:tcPr>
          <w:p w14:paraId="1A21825D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>
              <w:rPr>
                <w:rFonts w:eastAsia="Calibri" w:cstheme="minorHAnsi"/>
                <w:color w:val="000000"/>
                <w:sz w:val="12"/>
                <w:szCs w:val="12"/>
              </w:rPr>
              <w:t>Parity</w:t>
            </w:r>
          </w:p>
        </w:tc>
        <w:tc>
          <w:tcPr>
            <w:tcW w:w="165" w:type="pct"/>
          </w:tcPr>
          <w:p w14:paraId="1292F7A4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sex</w:t>
            </w:r>
          </w:p>
        </w:tc>
        <w:tc>
          <w:tcPr>
            <w:tcW w:w="165" w:type="pct"/>
          </w:tcPr>
          <w:p w14:paraId="562F93B9" w14:textId="6047F8C3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proofErr w:type="spellStart"/>
            <w:r>
              <w:rPr>
                <w:rFonts w:eastAsia="Calibri" w:cstheme="minorHAnsi"/>
                <w:color w:val="000000"/>
                <w:sz w:val="12"/>
                <w:szCs w:val="12"/>
              </w:rPr>
              <w:t>child.age</w:t>
            </w:r>
            <w:proofErr w:type="spellEnd"/>
          </w:p>
        </w:tc>
      </w:tr>
      <w:tr w:rsidR="00F14A95" w:rsidRPr="00605AEA" w14:paraId="178DE226" w14:textId="7A42F758" w:rsidTr="00F14A95">
        <w:trPr>
          <w:trHeight w:val="258"/>
        </w:trPr>
        <w:tc>
          <w:tcPr>
            <w:tcW w:w="304" w:type="pct"/>
          </w:tcPr>
          <w:p w14:paraId="5E343540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1234559</w:t>
            </w:r>
          </w:p>
        </w:tc>
        <w:tc>
          <w:tcPr>
            <w:tcW w:w="276" w:type="pct"/>
          </w:tcPr>
          <w:p w14:paraId="13EBCBCB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5.5555</w:t>
            </w:r>
          </w:p>
        </w:tc>
        <w:tc>
          <w:tcPr>
            <w:tcW w:w="98" w:type="pct"/>
          </w:tcPr>
          <w:p w14:paraId="0EDF3C6F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</w:p>
        </w:tc>
        <w:tc>
          <w:tcPr>
            <w:tcW w:w="384" w:type="pct"/>
          </w:tcPr>
          <w:p w14:paraId="251E239A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5.5555</w:t>
            </w:r>
          </w:p>
        </w:tc>
        <w:tc>
          <w:tcPr>
            <w:tcW w:w="217" w:type="pct"/>
          </w:tcPr>
          <w:p w14:paraId="48FE5D35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4</w:t>
            </w:r>
          </w:p>
        </w:tc>
        <w:tc>
          <w:tcPr>
            <w:tcW w:w="243" w:type="pct"/>
          </w:tcPr>
          <w:p w14:paraId="614A9178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1340</w:t>
            </w:r>
          </w:p>
        </w:tc>
        <w:tc>
          <w:tcPr>
            <w:tcW w:w="243" w:type="pct"/>
          </w:tcPr>
          <w:p w14:paraId="04BB92EC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3992</w:t>
            </w:r>
          </w:p>
        </w:tc>
        <w:tc>
          <w:tcPr>
            <w:tcW w:w="318" w:type="pct"/>
          </w:tcPr>
          <w:p w14:paraId="2B00118C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4201</w:t>
            </w:r>
          </w:p>
        </w:tc>
        <w:tc>
          <w:tcPr>
            <w:tcW w:w="243" w:type="pct"/>
          </w:tcPr>
          <w:p w14:paraId="3CADE8F9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1104</w:t>
            </w:r>
          </w:p>
        </w:tc>
        <w:tc>
          <w:tcPr>
            <w:tcW w:w="243" w:type="pct"/>
          </w:tcPr>
          <w:p w14:paraId="76CF6C60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1100</w:t>
            </w:r>
          </w:p>
        </w:tc>
        <w:tc>
          <w:tcPr>
            <w:tcW w:w="216" w:type="pct"/>
          </w:tcPr>
          <w:p w14:paraId="0E7D8980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.011</w:t>
            </w:r>
          </w:p>
        </w:tc>
        <w:tc>
          <w:tcPr>
            <w:tcW w:w="482" w:type="pct"/>
          </w:tcPr>
          <w:p w14:paraId="799FF6EF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80.4032</w:t>
            </w:r>
          </w:p>
        </w:tc>
        <w:tc>
          <w:tcPr>
            <w:tcW w:w="271" w:type="pct"/>
          </w:tcPr>
          <w:p w14:paraId="08D1267D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31.3013</w:t>
            </w:r>
          </w:p>
        </w:tc>
        <w:tc>
          <w:tcPr>
            <w:tcW w:w="262" w:type="pct"/>
          </w:tcPr>
          <w:p w14:paraId="5ABE4B92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2</w:t>
            </w:r>
          </w:p>
        </w:tc>
        <w:tc>
          <w:tcPr>
            <w:tcW w:w="276" w:type="pct"/>
          </w:tcPr>
          <w:p w14:paraId="516608CA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20.4544</w:t>
            </w:r>
          </w:p>
        </w:tc>
        <w:tc>
          <w:tcPr>
            <w:tcW w:w="374" w:type="pct"/>
          </w:tcPr>
          <w:p w14:paraId="526C04AC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1</w:t>
            </w:r>
          </w:p>
        </w:tc>
        <w:tc>
          <w:tcPr>
            <w:tcW w:w="220" w:type="pct"/>
          </w:tcPr>
          <w:p w14:paraId="14FC2BC7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>
              <w:rPr>
                <w:rFonts w:eastAsia="Calibri" w:cstheme="minorHAnsi"/>
                <w:color w:val="000000"/>
                <w:sz w:val="12"/>
                <w:szCs w:val="12"/>
              </w:rPr>
              <w:t>1</w:t>
            </w:r>
          </w:p>
        </w:tc>
        <w:tc>
          <w:tcPr>
            <w:tcW w:w="165" w:type="pct"/>
          </w:tcPr>
          <w:p w14:paraId="29283D59" w14:textId="77777777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 w:rsidRPr="00605AEA">
              <w:rPr>
                <w:rFonts w:eastAsia="Calibri" w:cstheme="minorHAnsi"/>
                <w:color w:val="000000"/>
                <w:sz w:val="12"/>
                <w:szCs w:val="12"/>
              </w:rPr>
              <w:t>0</w:t>
            </w:r>
          </w:p>
        </w:tc>
        <w:tc>
          <w:tcPr>
            <w:tcW w:w="165" w:type="pct"/>
          </w:tcPr>
          <w:p w14:paraId="7617F4AF" w14:textId="402A1F24" w:rsidR="00F14A95" w:rsidRPr="00605AEA" w:rsidRDefault="00F14A95" w:rsidP="00AC212C">
            <w:pPr>
              <w:autoSpaceDE w:val="0"/>
              <w:autoSpaceDN w:val="0"/>
              <w:adjustRightInd w:val="0"/>
              <w:spacing w:line="480" w:lineRule="auto"/>
              <w:rPr>
                <w:rFonts w:eastAsia="Calibri" w:cstheme="minorHAnsi"/>
                <w:color w:val="000000"/>
                <w:sz w:val="12"/>
                <w:szCs w:val="12"/>
              </w:rPr>
            </w:pPr>
            <w:r>
              <w:rPr>
                <w:rFonts w:eastAsia="Calibri" w:cstheme="minorHAnsi"/>
                <w:color w:val="000000"/>
                <w:sz w:val="12"/>
                <w:szCs w:val="12"/>
              </w:rPr>
              <w:t>6.3942</w:t>
            </w:r>
          </w:p>
        </w:tc>
      </w:tr>
    </w:tbl>
    <w:p w14:paraId="39298B58" w14:textId="77777777" w:rsidR="00F14A95" w:rsidRDefault="00F14A95" w:rsidP="00F14A95">
      <w:pPr>
        <w:spacing w:line="480" w:lineRule="auto"/>
        <w:rPr>
          <w:rFonts w:cstheme="minorHAnsi"/>
          <w:iCs/>
          <w:noProof/>
          <w:color w:val="000000" w:themeColor="text1"/>
        </w:rPr>
      </w:pPr>
    </w:p>
    <w:p w14:paraId="35FEEEB0" w14:textId="77777777" w:rsidR="00F14A95" w:rsidRDefault="00F14A95">
      <w:pPr>
        <w:rPr>
          <w:b/>
          <w:bCs/>
        </w:rPr>
      </w:pPr>
    </w:p>
    <w:p w14:paraId="3F00256A" w14:textId="63DA5A09" w:rsidR="00F14A95" w:rsidRDefault="00F14A95">
      <w:pPr>
        <w:rPr>
          <w:b/>
          <w:bCs/>
        </w:rPr>
      </w:pPr>
      <w:bookmarkStart w:id="0" w:name="_GoBack"/>
      <w:bookmarkEnd w:id="0"/>
    </w:p>
    <w:sectPr w:rsidR="00F14A95" w:rsidSect="007B3E86">
      <w:footerReference w:type="default" r:id="rId16"/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491665" w16cex:dateUtc="2020-11-01T10:11:00Z"/>
  <w16cex:commentExtensible w16cex:durableId="231AF46F" w16cex:dateUtc="2020-09-27T09:22:00Z"/>
  <w16cex:commentExtensible w16cex:durableId="231AF65E" w16cex:dateUtc="2020-09-27T09:30:00Z"/>
  <w16cex:commentExtensible w16cex:durableId="2349250B" w16cex:dateUtc="2020-11-01T11:14:00Z"/>
  <w16cex:commentExtensible w16cex:durableId="2349176B" w16cex:dateUtc="2020-11-01T10:15:00Z"/>
  <w16cex:commentExtensible w16cex:durableId="2349252B" w16cex:dateUtc="2020-11-01T11:14:00Z"/>
  <w16cex:commentExtensible w16cex:durableId="23492539" w16cex:dateUtc="2020-11-01T11:14:00Z"/>
  <w16cex:commentExtensible w16cex:durableId="23492547" w16cex:dateUtc="2020-11-01T11:1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40A4DE3" w16cid:durableId="23491665"/>
  <w16cid:commentId w16cid:paraId="2692BA2B" w16cid:durableId="231AF46F"/>
  <w16cid:commentId w16cid:paraId="27D32EB0" w16cid:durableId="231AF65E"/>
  <w16cid:commentId w16cid:paraId="178A8573" w16cid:durableId="23491646"/>
  <w16cid:commentId w16cid:paraId="23EA791F" w16cid:durableId="2349250B"/>
  <w16cid:commentId w16cid:paraId="66DDB73C" w16cid:durableId="2349176B"/>
  <w16cid:commentId w16cid:paraId="04758D9A" w16cid:durableId="2349252B"/>
  <w16cid:commentId w16cid:paraId="34EB289A" w16cid:durableId="23491647"/>
  <w16cid:commentId w16cid:paraId="6E7C1C19" w16cid:durableId="23492539"/>
  <w16cid:commentId w16cid:paraId="75A46C93" w16cid:durableId="2349254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F32F3B" w14:textId="77777777" w:rsidR="00B12000" w:rsidRDefault="00B12000" w:rsidP="00A17DEF">
      <w:pPr>
        <w:spacing w:after="0" w:line="240" w:lineRule="auto"/>
      </w:pPr>
      <w:r>
        <w:separator/>
      </w:r>
    </w:p>
  </w:endnote>
  <w:endnote w:type="continuationSeparator" w:id="0">
    <w:p w14:paraId="5988BE21" w14:textId="77777777" w:rsidR="00B12000" w:rsidRDefault="00B12000" w:rsidP="00A17D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Univers LT Std 47 Cn Lt">
    <w:altName w:val="Univers LT Std 47 Cn Lt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592172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914435" w14:textId="40A2AD89" w:rsidR="00AC212C" w:rsidRDefault="00AC212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386A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FFDA39" w14:textId="77777777" w:rsidR="00B12000" w:rsidRDefault="00B12000" w:rsidP="00A17DEF">
      <w:pPr>
        <w:spacing w:after="0" w:line="240" w:lineRule="auto"/>
      </w:pPr>
      <w:r>
        <w:separator/>
      </w:r>
    </w:p>
  </w:footnote>
  <w:footnote w:type="continuationSeparator" w:id="0">
    <w:p w14:paraId="0C64CA13" w14:textId="77777777" w:rsidR="00B12000" w:rsidRDefault="00B12000" w:rsidP="00A17D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A73A14"/>
    <w:multiLevelType w:val="hybridMultilevel"/>
    <w:tmpl w:val="C60E9126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A4B30"/>
    <w:multiLevelType w:val="hybridMultilevel"/>
    <w:tmpl w:val="8458ACBC"/>
    <w:lvl w:ilvl="0" w:tplc="170EB48A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4F81BD" w:themeColor="accent1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3D659B"/>
    <w:multiLevelType w:val="hybridMultilevel"/>
    <w:tmpl w:val="5B2ACF1C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7035C5"/>
    <w:multiLevelType w:val="hybridMultilevel"/>
    <w:tmpl w:val="09A2CE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989087A"/>
    <w:multiLevelType w:val="hybridMultilevel"/>
    <w:tmpl w:val="ECE4A5E0"/>
    <w:lvl w:ilvl="0" w:tplc="7658789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AA3512C"/>
    <w:multiLevelType w:val="hybridMultilevel"/>
    <w:tmpl w:val="852660D6"/>
    <w:lvl w:ilvl="0" w:tplc="6E901E5A"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5E949C8"/>
    <w:multiLevelType w:val="hybridMultilevel"/>
    <w:tmpl w:val="C0006B1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CFA6B7E"/>
    <w:multiLevelType w:val="hybridMultilevel"/>
    <w:tmpl w:val="08B8BBA8"/>
    <w:lvl w:ilvl="0" w:tplc="D36A4726">
      <w:start w:val="4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472431"/>
    <w:multiLevelType w:val="hybridMultilevel"/>
    <w:tmpl w:val="30D60626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434157C"/>
    <w:multiLevelType w:val="hybridMultilevel"/>
    <w:tmpl w:val="4C6AF00E"/>
    <w:lvl w:ilvl="0" w:tplc="3A3ED59C">
      <w:start w:val="4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2465658F"/>
    <w:multiLevelType w:val="hybridMultilevel"/>
    <w:tmpl w:val="B4A803D2"/>
    <w:lvl w:ilvl="0" w:tplc="F4F609D8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HAnsi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>
      <w:start w:val="4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4FD348C"/>
    <w:multiLevelType w:val="hybridMultilevel"/>
    <w:tmpl w:val="F0CE9550"/>
    <w:lvl w:ilvl="0" w:tplc="0413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254C18EF"/>
    <w:multiLevelType w:val="hybridMultilevel"/>
    <w:tmpl w:val="6C4ACFE4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B021D79"/>
    <w:multiLevelType w:val="hybridMultilevel"/>
    <w:tmpl w:val="E5D47B5E"/>
    <w:lvl w:ilvl="0" w:tplc="872C28D6">
      <w:start w:val="8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773151"/>
    <w:multiLevelType w:val="hybridMultilevel"/>
    <w:tmpl w:val="786C3D72"/>
    <w:lvl w:ilvl="0" w:tplc="985EDE16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CD775F9"/>
    <w:multiLevelType w:val="hybridMultilevel"/>
    <w:tmpl w:val="8FB200F0"/>
    <w:lvl w:ilvl="0" w:tplc="DBC80036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D683AD1"/>
    <w:multiLevelType w:val="hybridMultilevel"/>
    <w:tmpl w:val="6756CC54"/>
    <w:lvl w:ilvl="0" w:tplc="0ECADFE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F6037FF"/>
    <w:multiLevelType w:val="hybridMultilevel"/>
    <w:tmpl w:val="68761816"/>
    <w:lvl w:ilvl="0" w:tplc="16C6100E">
      <w:start w:val="1"/>
      <w:numFmt w:val="decimal"/>
      <w:lvlText w:val="%1."/>
      <w:lvlJc w:val="left"/>
      <w:pPr>
        <w:ind w:left="360" w:hanging="360"/>
      </w:pPr>
      <w:rPr>
        <w:rFonts w:eastAsiaTheme="minorHAnsi" w:hint="default"/>
        <w:b/>
        <w:i/>
      </w:rPr>
    </w:lvl>
    <w:lvl w:ilvl="1" w:tplc="04130019" w:tentative="1">
      <w:start w:val="1"/>
      <w:numFmt w:val="lowerLetter"/>
      <w:lvlText w:val="%2."/>
      <w:lvlJc w:val="left"/>
      <w:pPr>
        <w:ind w:left="1080" w:hanging="360"/>
      </w:pPr>
    </w:lvl>
    <w:lvl w:ilvl="2" w:tplc="0413001B" w:tentative="1">
      <w:start w:val="1"/>
      <w:numFmt w:val="lowerRoman"/>
      <w:lvlText w:val="%3."/>
      <w:lvlJc w:val="right"/>
      <w:pPr>
        <w:ind w:left="1800" w:hanging="180"/>
      </w:pPr>
    </w:lvl>
    <w:lvl w:ilvl="3" w:tplc="0413000F" w:tentative="1">
      <w:start w:val="1"/>
      <w:numFmt w:val="decimal"/>
      <w:lvlText w:val="%4."/>
      <w:lvlJc w:val="left"/>
      <w:pPr>
        <w:ind w:left="2520" w:hanging="360"/>
      </w:pPr>
    </w:lvl>
    <w:lvl w:ilvl="4" w:tplc="04130019" w:tentative="1">
      <w:start w:val="1"/>
      <w:numFmt w:val="lowerLetter"/>
      <w:lvlText w:val="%5."/>
      <w:lvlJc w:val="left"/>
      <w:pPr>
        <w:ind w:left="3240" w:hanging="360"/>
      </w:pPr>
    </w:lvl>
    <w:lvl w:ilvl="5" w:tplc="0413001B" w:tentative="1">
      <w:start w:val="1"/>
      <w:numFmt w:val="lowerRoman"/>
      <w:lvlText w:val="%6."/>
      <w:lvlJc w:val="right"/>
      <w:pPr>
        <w:ind w:left="3960" w:hanging="180"/>
      </w:pPr>
    </w:lvl>
    <w:lvl w:ilvl="6" w:tplc="0413000F" w:tentative="1">
      <w:start w:val="1"/>
      <w:numFmt w:val="decimal"/>
      <w:lvlText w:val="%7."/>
      <w:lvlJc w:val="left"/>
      <w:pPr>
        <w:ind w:left="4680" w:hanging="360"/>
      </w:pPr>
    </w:lvl>
    <w:lvl w:ilvl="7" w:tplc="04130019" w:tentative="1">
      <w:start w:val="1"/>
      <w:numFmt w:val="lowerLetter"/>
      <w:lvlText w:val="%8."/>
      <w:lvlJc w:val="left"/>
      <w:pPr>
        <w:ind w:left="5400" w:hanging="360"/>
      </w:pPr>
    </w:lvl>
    <w:lvl w:ilvl="8" w:tplc="0413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3026531F"/>
    <w:multiLevelType w:val="hybridMultilevel"/>
    <w:tmpl w:val="97204C3E"/>
    <w:lvl w:ilvl="0" w:tplc="3A1CA932">
      <w:start w:val="5"/>
      <w:numFmt w:val="decimal"/>
      <w:lvlText w:val="%1."/>
      <w:lvlJc w:val="left"/>
      <w:pPr>
        <w:ind w:left="1080" w:hanging="360"/>
      </w:pPr>
      <w:rPr>
        <w:rFonts w:hint="default"/>
        <w:b/>
      </w:rPr>
    </w:lvl>
    <w:lvl w:ilvl="1" w:tplc="04130019" w:tentative="1">
      <w:start w:val="1"/>
      <w:numFmt w:val="lowerLetter"/>
      <w:lvlText w:val="%2."/>
      <w:lvlJc w:val="left"/>
      <w:pPr>
        <w:ind w:left="1800" w:hanging="360"/>
      </w:pPr>
    </w:lvl>
    <w:lvl w:ilvl="2" w:tplc="0413001B" w:tentative="1">
      <w:start w:val="1"/>
      <w:numFmt w:val="lowerRoman"/>
      <w:lvlText w:val="%3."/>
      <w:lvlJc w:val="right"/>
      <w:pPr>
        <w:ind w:left="2520" w:hanging="180"/>
      </w:pPr>
    </w:lvl>
    <w:lvl w:ilvl="3" w:tplc="0413000F" w:tentative="1">
      <w:start w:val="1"/>
      <w:numFmt w:val="decimal"/>
      <w:lvlText w:val="%4."/>
      <w:lvlJc w:val="left"/>
      <w:pPr>
        <w:ind w:left="3240" w:hanging="360"/>
      </w:pPr>
    </w:lvl>
    <w:lvl w:ilvl="4" w:tplc="04130019" w:tentative="1">
      <w:start w:val="1"/>
      <w:numFmt w:val="lowerLetter"/>
      <w:lvlText w:val="%5."/>
      <w:lvlJc w:val="left"/>
      <w:pPr>
        <w:ind w:left="3960" w:hanging="360"/>
      </w:pPr>
    </w:lvl>
    <w:lvl w:ilvl="5" w:tplc="0413001B" w:tentative="1">
      <w:start w:val="1"/>
      <w:numFmt w:val="lowerRoman"/>
      <w:lvlText w:val="%6."/>
      <w:lvlJc w:val="right"/>
      <w:pPr>
        <w:ind w:left="4680" w:hanging="180"/>
      </w:pPr>
    </w:lvl>
    <w:lvl w:ilvl="6" w:tplc="0413000F" w:tentative="1">
      <w:start w:val="1"/>
      <w:numFmt w:val="decimal"/>
      <w:lvlText w:val="%7."/>
      <w:lvlJc w:val="left"/>
      <w:pPr>
        <w:ind w:left="5400" w:hanging="360"/>
      </w:pPr>
    </w:lvl>
    <w:lvl w:ilvl="7" w:tplc="04130019" w:tentative="1">
      <w:start w:val="1"/>
      <w:numFmt w:val="lowerLetter"/>
      <w:lvlText w:val="%8."/>
      <w:lvlJc w:val="left"/>
      <w:pPr>
        <w:ind w:left="6120" w:hanging="360"/>
      </w:pPr>
    </w:lvl>
    <w:lvl w:ilvl="8" w:tplc="0413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1AD7BB1"/>
    <w:multiLevelType w:val="hybridMultilevel"/>
    <w:tmpl w:val="D2F6C45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20412E7"/>
    <w:multiLevelType w:val="hybridMultilevel"/>
    <w:tmpl w:val="946EB254"/>
    <w:lvl w:ilvl="0" w:tplc="3A3A1162">
      <w:numFmt w:val="bullet"/>
      <w:lvlText w:val=""/>
      <w:lvlJc w:val="left"/>
      <w:pPr>
        <w:ind w:left="720" w:hanging="360"/>
      </w:pPr>
      <w:rPr>
        <w:rFonts w:ascii="Symbol" w:hAnsi="Symbol" w:cstheme="minorBidi" w:hint="default"/>
        <w:color w:val="auto"/>
      </w:rPr>
    </w:lvl>
    <w:lvl w:ilvl="1" w:tplc="0472E53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  <w:color w:val="4F81BD" w:themeColor="accent1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7267BC5"/>
    <w:multiLevelType w:val="hybridMultilevel"/>
    <w:tmpl w:val="49802830"/>
    <w:lvl w:ilvl="0" w:tplc="AFEA481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8350489"/>
    <w:multiLevelType w:val="hybridMultilevel"/>
    <w:tmpl w:val="4880B8E8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05E16F3"/>
    <w:multiLevelType w:val="hybridMultilevel"/>
    <w:tmpl w:val="D3DC19BE"/>
    <w:lvl w:ilvl="0" w:tplc="FC5877CE">
      <w:start w:val="5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1797306"/>
    <w:multiLevelType w:val="hybridMultilevel"/>
    <w:tmpl w:val="043A6394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7777288"/>
    <w:multiLevelType w:val="hybridMultilevel"/>
    <w:tmpl w:val="5380CD60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8BB72EC"/>
    <w:multiLevelType w:val="hybridMultilevel"/>
    <w:tmpl w:val="D83E4EDE"/>
    <w:lvl w:ilvl="0" w:tplc="3EE0815A">
      <w:start w:val="8"/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93719F9"/>
    <w:multiLevelType w:val="hybridMultilevel"/>
    <w:tmpl w:val="B9D21F24"/>
    <w:lvl w:ilvl="0" w:tplc="0413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9B60B15"/>
    <w:multiLevelType w:val="hybridMultilevel"/>
    <w:tmpl w:val="6D3E610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AF30469"/>
    <w:multiLevelType w:val="hybridMultilevel"/>
    <w:tmpl w:val="B1604D34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2A24D66"/>
    <w:multiLevelType w:val="hybridMultilevel"/>
    <w:tmpl w:val="2BBC1424"/>
    <w:lvl w:ilvl="0" w:tplc="50C2AA06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2CD4A8C"/>
    <w:multiLevelType w:val="hybridMultilevel"/>
    <w:tmpl w:val="7730D42A"/>
    <w:lvl w:ilvl="0" w:tplc="339EC656">
      <w:start w:val="1"/>
      <w:numFmt w:val="decimal"/>
      <w:lvlText w:val="%1."/>
      <w:lvlJc w:val="left"/>
      <w:pPr>
        <w:ind w:left="720" w:hanging="360"/>
      </w:pPr>
      <w:rPr>
        <w:rFonts w:cstheme="minorHAnsi"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4AE708B"/>
    <w:multiLevelType w:val="hybridMultilevel"/>
    <w:tmpl w:val="D2F6C45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A054740"/>
    <w:multiLevelType w:val="hybridMultilevel"/>
    <w:tmpl w:val="2AF8B91C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B7F577D"/>
    <w:multiLevelType w:val="hybridMultilevel"/>
    <w:tmpl w:val="4044FBDA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C5916D6"/>
    <w:multiLevelType w:val="hybridMultilevel"/>
    <w:tmpl w:val="D2F6C45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C9E6C53"/>
    <w:multiLevelType w:val="hybridMultilevel"/>
    <w:tmpl w:val="D53605A4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5E687AF2"/>
    <w:multiLevelType w:val="hybridMultilevel"/>
    <w:tmpl w:val="B526FC6A"/>
    <w:lvl w:ilvl="0" w:tplc="41E09912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0D51320"/>
    <w:multiLevelType w:val="hybridMultilevel"/>
    <w:tmpl w:val="EAB6EEA6"/>
    <w:lvl w:ilvl="0" w:tplc="0D38661E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340611D"/>
    <w:multiLevelType w:val="hybridMultilevel"/>
    <w:tmpl w:val="D2F6C45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4C5335C"/>
    <w:multiLevelType w:val="hybridMultilevel"/>
    <w:tmpl w:val="AEC2D0CE"/>
    <w:lvl w:ilvl="0" w:tplc="2000000F">
      <w:start w:val="1"/>
      <w:numFmt w:val="decimal"/>
      <w:lvlText w:val="%1."/>
      <w:lvlJc w:val="left"/>
      <w:pPr>
        <w:ind w:left="360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4320" w:hanging="360"/>
      </w:pPr>
    </w:lvl>
    <w:lvl w:ilvl="2" w:tplc="2000001B" w:tentative="1">
      <w:start w:val="1"/>
      <w:numFmt w:val="lowerRoman"/>
      <w:lvlText w:val="%3."/>
      <w:lvlJc w:val="right"/>
      <w:pPr>
        <w:ind w:left="5040" w:hanging="180"/>
      </w:pPr>
    </w:lvl>
    <w:lvl w:ilvl="3" w:tplc="2000000F" w:tentative="1">
      <w:start w:val="1"/>
      <w:numFmt w:val="decimal"/>
      <w:lvlText w:val="%4."/>
      <w:lvlJc w:val="left"/>
      <w:pPr>
        <w:ind w:left="5760" w:hanging="360"/>
      </w:pPr>
    </w:lvl>
    <w:lvl w:ilvl="4" w:tplc="20000019" w:tentative="1">
      <w:start w:val="1"/>
      <w:numFmt w:val="lowerLetter"/>
      <w:lvlText w:val="%5."/>
      <w:lvlJc w:val="left"/>
      <w:pPr>
        <w:ind w:left="6480" w:hanging="360"/>
      </w:pPr>
    </w:lvl>
    <w:lvl w:ilvl="5" w:tplc="2000001B" w:tentative="1">
      <w:start w:val="1"/>
      <w:numFmt w:val="lowerRoman"/>
      <w:lvlText w:val="%6."/>
      <w:lvlJc w:val="right"/>
      <w:pPr>
        <w:ind w:left="7200" w:hanging="180"/>
      </w:pPr>
    </w:lvl>
    <w:lvl w:ilvl="6" w:tplc="2000000F" w:tentative="1">
      <w:start w:val="1"/>
      <w:numFmt w:val="decimal"/>
      <w:lvlText w:val="%7."/>
      <w:lvlJc w:val="left"/>
      <w:pPr>
        <w:ind w:left="7920" w:hanging="360"/>
      </w:pPr>
    </w:lvl>
    <w:lvl w:ilvl="7" w:tplc="20000019" w:tentative="1">
      <w:start w:val="1"/>
      <w:numFmt w:val="lowerLetter"/>
      <w:lvlText w:val="%8."/>
      <w:lvlJc w:val="left"/>
      <w:pPr>
        <w:ind w:left="8640" w:hanging="360"/>
      </w:pPr>
    </w:lvl>
    <w:lvl w:ilvl="8" w:tplc="2000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41" w15:restartNumberingAfterBreak="0">
    <w:nsid w:val="6ABA2411"/>
    <w:multiLevelType w:val="hybridMultilevel"/>
    <w:tmpl w:val="F5847C24"/>
    <w:lvl w:ilvl="0" w:tplc="2000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>
      <w:start w:val="4"/>
      <w:numFmt w:val="decimal"/>
      <w:lvlText w:val="%4."/>
      <w:lvlJc w:val="left"/>
      <w:pPr>
        <w:ind w:left="2880" w:hanging="360"/>
      </w:pPr>
      <w:rPr>
        <w:rFonts w:hint="default"/>
      </w:r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B526A0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i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i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  <w:i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  <w:i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  <w:i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  <w:i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  <w:i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  <w:i/>
      </w:rPr>
    </w:lvl>
  </w:abstractNum>
  <w:abstractNum w:abstractNumId="43" w15:restartNumberingAfterBreak="0">
    <w:nsid w:val="6BAB3C62"/>
    <w:multiLevelType w:val="hybridMultilevel"/>
    <w:tmpl w:val="D8605D66"/>
    <w:lvl w:ilvl="0" w:tplc="21E6E834">
      <w:start w:val="8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6DD37C89"/>
    <w:multiLevelType w:val="hybridMultilevel"/>
    <w:tmpl w:val="EA661202"/>
    <w:lvl w:ilvl="0" w:tplc="6E901E5A">
      <w:numFmt w:val="bullet"/>
      <w:lvlText w:val="-"/>
      <w:lvlJc w:val="left"/>
      <w:pPr>
        <w:ind w:left="360" w:hanging="360"/>
      </w:pPr>
      <w:rPr>
        <w:rFonts w:ascii="Calibri" w:eastAsiaTheme="minorHAnsi" w:hAnsi="Calibri" w:cstheme="minorBidi" w:hint="default"/>
      </w:rPr>
    </w:lvl>
    <w:lvl w:ilvl="1" w:tplc="0413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5" w15:restartNumberingAfterBreak="0">
    <w:nsid w:val="6EB5773A"/>
    <w:multiLevelType w:val="hybridMultilevel"/>
    <w:tmpl w:val="7B18EAD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0182504"/>
    <w:multiLevelType w:val="hybridMultilevel"/>
    <w:tmpl w:val="A5A8C90E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 w15:restartNumberingAfterBreak="0">
    <w:nsid w:val="71EA66B6"/>
    <w:multiLevelType w:val="hybridMultilevel"/>
    <w:tmpl w:val="31224D68"/>
    <w:lvl w:ilvl="0" w:tplc="6E901E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32F308B"/>
    <w:multiLevelType w:val="hybridMultilevel"/>
    <w:tmpl w:val="096E4450"/>
    <w:lvl w:ilvl="0" w:tplc="B89850D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3FB3826"/>
    <w:multiLevelType w:val="hybridMultilevel"/>
    <w:tmpl w:val="91AE5398"/>
    <w:lvl w:ilvl="0" w:tplc="66CE750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0" w15:restartNumberingAfterBreak="0">
    <w:nsid w:val="7E137002"/>
    <w:multiLevelType w:val="hybridMultilevel"/>
    <w:tmpl w:val="DA16093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1" w15:restartNumberingAfterBreak="0">
    <w:nsid w:val="7E525BF4"/>
    <w:multiLevelType w:val="hybridMultilevel"/>
    <w:tmpl w:val="388CAA9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3"/>
  </w:num>
  <w:num w:numId="2">
    <w:abstractNumId w:val="42"/>
  </w:num>
  <w:num w:numId="3">
    <w:abstractNumId w:val="32"/>
  </w:num>
  <w:num w:numId="4">
    <w:abstractNumId w:val="50"/>
  </w:num>
  <w:num w:numId="5">
    <w:abstractNumId w:val="20"/>
  </w:num>
  <w:num w:numId="6">
    <w:abstractNumId w:val="36"/>
  </w:num>
  <w:num w:numId="7">
    <w:abstractNumId w:val="1"/>
  </w:num>
  <w:num w:numId="8">
    <w:abstractNumId w:val="29"/>
  </w:num>
  <w:num w:numId="9">
    <w:abstractNumId w:val="8"/>
  </w:num>
  <w:num w:numId="10">
    <w:abstractNumId w:val="43"/>
  </w:num>
  <w:num w:numId="11">
    <w:abstractNumId w:val="26"/>
  </w:num>
  <w:num w:numId="12">
    <w:abstractNumId w:val="39"/>
  </w:num>
  <w:num w:numId="13">
    <w:abstractNumId w:val="35"/>
  </w:num>
  <w:num w:numId="14">
    <w:abstractNumId w:val="18"/>
  </w:num>
  <w:num w:numId="15">
    <w:abstractNumId w:val="23"/>
  </w:num>
  <w:num w:numId="16">
    <w:abstractNumId w:val="44"/>
  </w:num>
  <w:num w:numId="17">
    <w:abstractNumId w:val="5"/>
  </w:num>
  <w:num w:numId="18">
    <w:abstractNumId w:val="24"/>
  </w:num>
  <w:num w:numId="19">
    <w:abstractNumId w:val="27"/>
  </w:num>
  <w:num w:numId="20">
    <w:abstractNumId w:val="7"/>
  </w:num>
  <w:num w:numId="21">
    <w:abstractNumId w:val="46"/>
  </w:num>
  <w:num w:numId="22">
    <w:abstractNumId w:val="2"/>
  </w:num>
  <w:num w:numId="23">
    <w:abstractNumId w:val="0"/>
  </w:num>
  <w:num w:numId="24">
    <w:abstractNumId w:val="19"/>
  </w:num>
  <w:num w:numId="25">
    <w:abstractNumId w:val="47"/>
  </w:num>
  <w:num w:numId="26">
    <w:abstractNumId w:val="33"/>
  </w:num>
  <w:num w:numId="27">
    <w:abstractNumId w:val="34"/>
  </w:num>
  <w:num w:numId="28">
    <w:abstractNumId w:val="16"/>
  </w:num>
  <w:num w:numId="29">
    <w:abstractNumId w:val="49"/>
  </w:num>
  <w:num w:numId="30">
    <w:abstractNumId w:val="21"/>
  </w:num>
  <w:num w:numId="31">
    <w:abstractNumId w:val="40"/>
  </w:num>
  <w:num w:numId="32">
    <w:abstractNumId w:val="3"/>
  </w:num>
  <w:num w:numId="33">
    <w:abstractNumId w:val="11"/>
  </w:num>
  <w:num w:numId="34">
    <w:abstractNumId w:val="4"/>
  </w:num>
  <w:num w:numId="35">
    <w:abstractNumId w:val="48"/>
  </w:num>
  <w:num w:numId="36">
    <w:abstractNumId w:val="17"/>
  </w:num>
  <w:num w:numId="37">
    <w:abstractNumId w:val="45"/>
  </w:num>
  <w:num w:numId="38">
    <w:abstractNumId w:val="30"/>
  </w:num>
  <w:num w:numId="39">
    <w:abstractNumId w:val="9"/>
  </w:num>
  <w:num w:numId="40">
    <w:abstractNumId w:val="10"/>
  </w:num>
  <w:num w:numId="41">
    <w:abstractNumId w:val="15"/>
  </w:num>
  <w:num w:numId="42">
    <w:abstractNumId w:val="14"/>
  </w:num>
  <w:num w:numId="43">
    <w:abstractNumId w:val="38"/>
  </w:num>
  <w:num w:numId="44">
    <w:abstractNumId w:val="37"/>
  </w:num>
  <w:num w:numId="45">
    <w:abstractNumId w:val="25"/>
  </w:num>
  <w:num w:numId="46">
    <w:abstractNumId w:val="12"/>
  </w:num>
  <w:num w:numId="47">
    <w:abstractNumId w:val="6"/>
  </w:num>
  <w:num w:numId="48">
    <w:abstractNumId w:val="51"/>
  </w:num>
  <w:num w:numId="49">
    <w:abstractNumId w:val="41"/>
  </w:num>
  <w:num w:numId="50">
    <w:abstractNumId w:val="28"/>
  </w:num>
  <w:num w:numId="51">
    <w:abstractNumId w:val="31"/>
  </w:num>
  <w:num w:numId="52">
    <w:abstractNumId w:val="22"/>
  </w:num>
  <w:numIdMacAtCleanup w:val="5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hyphenationZone w:val="425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AP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2vpt92qfrd5restdopfvs7zzdrzrtvpxw9&quot;&gt;disussion.thesis&lt;record-ids&gt;&lt;item&gt;150&lt;/item&gt;&lt;/record-ids&gt;&lt;/item&gt;&lt;/Libraries&gt;"/>
  </w:docVars>
  <w:rsids>
    <w:rsidRoot w:val="00D56496"/>
    <w:rsid w:val="000002F1"/>
    <w:rsid w:val="00000625"/>
    <w:rsid w:val="0000194D"/>
    <w:rsid w:val="000022AA"/>
    <w:rsid w:val="00003AF1"/>
    <w:rsid w:val="00004A5E"/>
    <w:rsid w:val="00004E6B"/>
    <w:rsid w:val="00005E16"/>
    <w:rsid w:val="00007EBD"/>
    <w:rsid w:val="000103E7"/>
    <w:rsid w:val="00010DE6"/>
    <w:rsid w:val="000127D6"/>
    <w:rsid w:val="000135F8"/>
    <w:rsid w:val="00014C1A"/>
    <w:rsid w:val="000151A4"/>
    <w:rsid w:val="00015824"/>
    <w:rsid w:val="000159B2"/>
    <w:rsid w:val="000169EF"/>
    <w:rsid w:val="00016CE0"/>
    <w:rsid w:val="00016E31"/>
    <w:rsid w:val="000179CA"/>
    <w:rsid w:val="00017AA3"/>
    <w:rsid w:val="00017C95"/>
    <w:rsid w:val="00020F55"/>
    <w:rsid w:val="00025183"/>
    <w:rsid w:val="00025289"/>
    <w:rsid w:val="00025A62"/>
    <w:rsid w:val="00026A20"/>
    <w:rsid w:val="00031E88"/>
    <w:rsid w:val="00032BA8"/>
    <w:rsid w:val="00032C3E"/>
    <w:rsid w:val="00032E2B"/>
    <w:rsid w:val="000340CC"/>
    <w:rsid w:val="00034E91"/>
    <w:rsid w:val="0003510E"/>
    <w:rsid w:val="000355DA"/>
    <w:rsid w:val="00036B78"/>
    <w:rsid w:val="00036FCA"/>
    <w:rsid w:val="00037AEC"/>
    <w:rsid w:val="00043112"/>
    <w:rsid w:val="00043CE3"/>
    <w:rsid w:val="00043D5D"/>
    <w:rsid w:val="00044FCC"/>
    <w:rsid w:val="000453F7"/>
    <w:rsid w:val="000459B2"/>
    <w:rsid w:val="00045DB5"/>
    <w:rsid w:val="00047AEF"/>
    <w:rsid w:val="000507E5"/>
    <w:rsid w:val="000518F7"/>
    <w:rsid w:val="000527B9"/>
    <w:rsid w:val="00052D8C"/>
    <w:rsid w:val="00054F0A"/>
    <w:rsid w:val="00055244"/>
    <w:rsid w:val="000559E3"/>
    <w:rsid w:val="00056A2D"/>
    <w:rsid w:val="0006091D"/>
    <w:rsid w:val="0006097B"/>
    <w:rsid w:val="00061453"/>
    <w:rsid w:val="00061E05"/>
    <w:rsid w:val="00061E77"/>
    <w:rsid w:val="000626F6"/>
    <w:rsid w:val="00062D1D"/>
    <w:rsid w:val="00063B46"/>
    <w:rsid w:val="000642B8"/>
    <w:rsid w:val="00064775"/>
    <w:rsid w:val="000657A7"/>
    <w:rsid w:val="000671F7"/>
    <w:rsid w:val="000677BC"/>
    <w:rsid w:val="00067FC3"/>
    <w:rsid w:val="000702B2"/>
    <w:rsid w:val="000716AA"/>
    <w:rsid w:val="00071D92"/>
    <w:rsid w:val="000721A4"/>
    <w:rsid w:val="000722AE"/>
    <w:rsid w:val="0007365F"/>
    <w:rsid w:val="0007375A"/>
    <w:rsid w:val="00074B95"/>
    <w:rsid w:val="00074BBA"/>
    <w:rsid w:val="000752F0"/>
    <w:rsid w:val="00075682"/>
    <w:rsid w:val="00075FC6"/>
    <w:rsid w:val="00076470"/>
    <w:rsid w:val="0008078D"/>
    <w:rsid w:val="00081517"/>
    <w:rsid w:val="00081DAD"/>
    <w:rsid w:val="00082650"/>
    <w:rsid w:val="00082AF6"/>
    <w:rsid w:val="00082FA7"/>
    <w:rsid w:val="00084C8E"/>
    <w:rsid w:val="00085217"/>
    <w:rsid w:val="000864B3"/>
    <w:rsid w:val="00086D39"/>
    <w:rsid w:val="00092F5B"/>
    <w:rsid w:val="00094717"/>
    <w:rsid w:val="00094750"/>
    <w:rsid w:val="000962F2"/>
    <w:rsid w:val="00096FA6"/>
    <w:rsid w:val="000975DC"/>
    <w:rsid w:val="000A08B0"/>
    <w:rsid w:val="000A22E7"/>
    <w:rsid w:val="000A261A"/>
    <w:rsid w:val="000A2FDB"/>
    <w:rsid w:val="000A306D"/>
    <w:rsid w:val="000A3C4C"/>
    <w:rsid w:val="000A4E49"/>
    <w:rsid w:val="000A5ED4"/>
    <w:rsid w:val="000B2165"/>
    <w:rsid w:val="000B2534"/>
    <w:rsid w:val="000B36BE"/>
    <w:rsid w:val="000B48A7"/>
    <w:rsid w:val="000B60EA"/>
    <w:rsid w:val="000B66B8"/>
    <w:rsid w:val="000B77E7"/>
    <w:rsid w:val="000C0093"/>
    <w:rsid w:val="000C12F1"/>
    <w:rsid w:val="000C16E3"/>
    <w:rsid w:val="000C1BF6"/>
    <w:rsid w:val="000C203A"/>
    <w:rsid w:val="000C209C"/>
    <w:rsid w:val="000C2459"/>
    <w:rsid w:val="000C255C"/>
    <w:rsid w:val="000C285A"/>
    <w:rsid w:val="000C3FE8"/>
    <w:rsid w:val="000C4CDC"/>
    <w:rsid w:val="000C62CB"/>
    <w:rsid w:val="000C63B7"/>
    <w:rsid w:val="000C745D"/>
    <w:rsid w:val="000D0220"/>
    <w:rsid w:val="000D2AA2"/>
    <w:rsid w:val="000D2D76"/>
    <w:rsid w:val="000D2DEC"/>
    <w:rsid w:val="000D32B1"/>
    <w:rsid w:val="000D35C4"/>
    <w:rsid w:val="000D35D8"/>
    <w:rsid w:val="000D3F1C"/>
    <w:rsid w:val="000D4972"/>
    <w:rsid w:val="000D54DC"/>
    <w:rsid w:val="000D56C2"/>
    <w:rsid w:val="000D5935"/>
    <w:rsid w:val="000D5FB8"/>
    <w:rsid w:val="000D61B9"/>
    <w:rsid w:val="000D66DD"/>
    <w:rsid w:val="000D695F"/>
    <w:rsid w:val="000D6A10"/>
    <w:rsid w:val="000D7CA4"/>
    <w:rsid w:val="000E1392"/>
    <w:rsid w:val="000E26E9"/>
    <w:rsid w:val="000E35F5"/>
    <w:rsid w:val="000E4012"/>
    <w:rsid w:val="000E6A39"/>
    <w:rsid w:val="000E713B"/>
    <w:rsid w:val="000F1722"/>
    <w:rsid w:val="000F2170"/>
    <w:rsid w:val="000F5D94"/>
    <w:rsid w:val="000F68F6"/>
    <w:rsid w:val="000F739D"/>
    <w:rsid w:val="000F7F4A"/>
    <w:rsid w:val="00100E97"/>
    <w:rsid w:val="00101F15"/>
    <w:rsid w:val="001025DD"/>
    <w:rsid w:val="0010322D"/>
    <w:rsid w:val="00103AC6"/>
    <w:rsid w:val="00104C08"/>
    <w:rsid w:val="00106456"/>
    <w:rsid w:val="001066E6"/>
    <w:rsid w:val="00106C42"/>
    <w:rsid w:val="00107881"/>
    <w:rsid w:val="0011004E"/>
    <w:rsid w:val="0011225B"/>
    <w:rsid w:val="00112F8F"/>
    <w:rsid w:val="00115984"/>
    <w:rsid w:val="00117C17"/>
    <w:rsid w:val="001202B1"/>
    <w:rsid w:val="001205A2"/>
    <w:rsid w:val="00121D6F"/>
    <w:rsid w:val="00121F40"/>
    <w:rsid w:val="00123775"/>
    <w:rsid w:val="00124F48"/>
    <w:rsid w:val="0012541F"/>
    <w:rsid w:val="00125A94"/>
    <w:rsid w:val="00126729"/>
    <w:rsid w:val="0012673B"/>
    <w:rsid w:val="00127035"/>
    <w:rsid w:val="001274A9"/>
    <w:rsid w:val="00127883"/>
    <w:rsid w:val="0013030A"/>
    <w:rsid w:val="0013052F"/>
    <w:rsid w:val="001315FE"/>
    <w:rsid w:val="00134719"/>
    <w:rsid w:val="00135200"/>
    <w:rsid w:val="00136D18"/>
    <w:rsid w:val="00136D8B"/>
    <w:rsid w:val="00136EF0"/>
    <w:rsid w:val="00137475"/>
    <w:rsid w:val="00137B88"/>
    <w:rsid w:val="00140D66"/>
    <w:rsid w:val="00142FB6"/>
    <w:rsid w:val="00143AB6"/>
    <w:rsid w:val="0014528B"/>
    <w:rsid w:val="001471F7"/>
    <w:rsid w:val="00147B5E"/>
    <w:rsid w:val="001501CD"/>
    <w:rsid w:val="001503FA"/>
    <w:rsid w:val="00152251"/>
    <w:rsid w:val="00152F2B"/>
    <w:rsid w:val="00153190"/>
    <w:rsid w:val="00155349"/>
    <w:rsid w:val="001559C5"/>
    <w:rsid w:val="00156DCF"/>
    <w:rsid w:val="001573C0"/>
    <w:rsid w:val="001574CC"/>
    <w:rsid w:val="00160327"/>
    <w:rsid w:val="00161E1C"/>
    <w:rsid w:val="001628FC"/>
    <w:rsid w:val="00162940"/>
    <w:rsid w:val="00162ADD"/>
    <w:rsid w:val="00163B30"/>
    <w:rsid w:val="00163BC0"/>
    <w:rsid w:val="00163E6A"/>
    <w:rsid w:val="00165299"/>
    <w:rsid w:val="00166706"/>
    <w:rsid w:val="0016692B"/>
    <w:rsid w:val="00167844"/>
    <w:rsid w:val="00167FAF"/>
    <w:rsid w:val="0017009C"/>
    <w:rsid w:val="00172B8F"/>
    <w:rsid w:val="00173E55"/>
    <w:rsid w:val="00174726"/>
    <w:rsid w:val="00175167"/>
    <w:rsid w:val="00176F81"/>
    <w:rsid w:val="0017766C"/>
    <w:rsid w:val="0017780C"/>
    <w:rsid w:val="001800C8"/>
    <w:rsid w:val="00180743"/>
    <w:rsid w:val="00180B4F"/>
    <w:rsid w:val="00182676"/>
    <w:rsid w:val="001829FB"/>
    <w:rsid w:val="00182A34"/>
    <w:rsid w:val="00183F34"/>
    <w:rsid w:val="001842AB"/>
    <w:rsid w:val="001843CF"/>
    <w:rsid w:val="00184507"/>
    <w:rsid w:val="0018485A"/>
    <w:rsid w:val="00185072"/>
    <w:rsid w:val="0018527E"/>
    <w:rsid w:val="00185316"/>
    <w:rsid w:val="00185554"/>
    <w:rsid w:val="00185CC6"/>
    <w:rsid w:val="00186AFB"/>
    <w:rsid w:val="0018708B"/>
    <w:rsid w:val="001875BE"/>
    <w:rsid w:val="001903EE"/>
    <w:rsid w:val="00191024"/>
    <w:rsid w:val="0019130D"/>
    <w:rsid w:val="00192125"/>
    <w:rsid w:val="001926D4"/>
    <w:rsid w:val="00192BF9"/>
    <w:rsid w:val="00192C9C"/>
    <w:rsid w:val="00193DFA"/>
    <w:rsid w:val="00194FB3"/>
    <w:rsid w:val="0019598F"/>
    <w:rsid w:val="00195AE2"/>
    <w:rsid w:val="00195B2B"/>
    <w:rsid w:val="001967CC"/>
    <w:rsid w:val="00197A95"/>
    <w:rsid w:val="001A09F3"/>
    <w:rsid w:val="001A0B67"/>
    <w:rsid w:val="001A2C3E"/>
    <w:rsid w:val="001A3221"/>
    <w:rsid w:val="001A4D68"/>
    <w:rsid w:val="001A4EC8"/>
    <w:rsid w:val="001A5AEC"/>
    <w:rsid w:val="001A5B4A"/>
    <w:rsid w:val="001A606A"/>
    <w:rsid w:val="001B0E19"/>
    <w:rsid w:val="001B13F0"/>
    <w:rsid w:val="001B5037"/>
    <w:rsid w:val="001C1261"/>
    <w:rsid w:val="001C12F0"/>
    <w:rsid w:val="001C2264"/>
    <w:rsid w:val="001C26C7"/>
    <w:rsid w:val="001C28DD"/>
    <w:rsid w:val="001C2E9E"/>
    <w:rsid w:val="001C3E3F"/>
    <w:rsid w:val="001C3F50"/>
    <w:rsid w:val="001C60FF"/>
    <w:rsid w:val="001C6609"/>
    <w:rsid w:val="001C70E5"/>
    <w:rsid w:val="001C7227"/>
    <w:rsid w:val="001D1740"/>
    <w:rsid w:val="001D1E31"/>
    <w:rsid w:val="001D2D4D"/>
    <w:rsid w:val="001D3157"/>
    <w:rsid w:val="001D37EB"/>
    <w:rsid w:val="001D3DF0"/>
    <w:rsid w:val="001D4E0D"/>
    <w:rsid w:val="001D6A47"/>
    <w:rsid w:val="001E001F"/>
    <w:rsid w:val="001E0AC6"/>
    <w:rsid w:val="001E1009"/>
    <w:rsid w:val="001E13DF"/>
    <w:rsid w:val="001E19AB"/>
    <w:rsid w:val="001E2688"/>
    <w:rsid w:val="001E325C"/>
    <w:rsid w:val="001E4287"/>
    <w:rsid w:val="001E53CD"/>
    <w:rsid w:val="001E5E7A"/>
    <w:rsid w:val="001F2FC7"/>
    <w:rsid w:val="001F44FE"/>
    <w:rsid w:val="001F6FA2"/>
    <w:rsid w:val="001F7512"/>
    <w:rsid w:val="00203F57"/>
    <w:rsid w:val="00204464"/>
    <w:rsid w:val="00204AA7"/>
    <w:rsid w:val="00204D15"/>
    <w:rsid w:val="0020667A"/>
    <w:rsid w:val="00207B54"/>
    <w:rsid w:val="00211057"/>
    <w:rsid w:val="002110CD"/>
    <w:rsid w:val="002114FB"/>
    <w:rsid w:val="00213F82"/>
    <w:rsid w:val="00214A62"/>
    <w:rsid w:val="00215CDD"/>
    <w:rsid w:val="002165F8"/>
    <w:rsid w:val="0021722C"/>
    <w:rsid w:val="0021731B"/>
    <w:rsid w:val="002208AE"/>
    <w:rsid w:val="00220DFD"/>
    <w:rsid w:val="002214C5"/>
    <w:rsid w:val="002220E3"/>
    <w:rsid w:val="00223743"/>
    <w:rsid w:val="00224310"/>
    <w:rsid w:val="00224352"/>
    <w:rsid w:val="00224523"/>
    <w:rsid w:val="002266DB"/>
    <w:rsid w:val="00226F71"/>
    <w:rsid w:val="002273D5"/>
    <w:rsid w:val="002302B2"/>
    <w:rsid w:val="00231B7D"/>
    <w:rsid w:val="00231BAA"/>
    <w:rsid w:val="00233624"/>
    <w:rsid w:val="0023387E"/>
    <w:rsid w:val="002354BE"/>
    <w:rsid w:val="00235FF1"/>
    <w:rsid w:val="002365F4"/>
    <w:rsid w:val="0023685F"/>
    <w:rsid w:val="00236BDE"/>
    <w:rsid w:val="002401CB"/>
    <w:rsid w:val="00241681"/>
    <w:rsid w:val="00241A90"/>
    <w:rsid w:val="00241C18"/>
    <w:rsid w:val="002423C5"/>
    <w:rsid w:val="0024320D"/>
    <w:rsid w:val="002438F3"/>
    <w:rsid w:val="002441B6"/>
    <w:rsid w:val="00244796"/>
    <w:rsid w:val="00244A1B"/>
    <w:rsid w:val="00245117"/>
    <w:rsid w:val="00245CF5"/>
    <w:rsid w:val="00246055"/>
    <w:rsid w:val="00246186"/>
    <w:rsid w:val="0024625F"/>
    <w:rsid w:val="00246D5E"/>
    <w:rsid w:val="00250FBC"/>
    <w:rsid w:val="0025133C"/>
    <w:rsid w:val="002537D6"/>
    <w:rsid w:val="00253A30"/>
    <w:rsid w:val="002543B0"/>
    <w:rsid w:val="00254A4D"/>
    <w:rsid w:val="00254DCF"/>
    <w:rsid w:val="00255F98"/>
    <w:rsid w:val="00256028"/>
    <w:rsid w:val="00256571"/>
    <w:rsid w:val="00256775"/>
    <w:rsid w:val="00257483"/>
    <w:rsid w:val="0025754C"/>
    <w:rsid w:val="00257CBB"/>
    <w:rsid w:val="00257E37"/>
    <w:rsid w:val="002606A8"/>
    <w:rsid w:val="0026084E"/>
    <w:rsid w:val="00261528"/>
    <w:rsid w:val="002623B5"/>
    <w:rsid w:val="00263CBE"/>
    <w:rsid w:val="00264C09"/>
    <w:rsid w:val="00265254"/>
    <w:rsid w:val="00266379"/>
    <w:rsid w:val="00267016"/>
    <w:rsid w:val="0026743E"/>
    <w:rsid w:val="00267C7E"/>
    <w:rsid w:val="002707E1"/>
    <w:rsid w:val="00271F2D"/>
    <w:rsid w:val="002730D8"/>
    <w:rsid w:val="00273827"/>
    <w:rsid w:val="00273EF0"/>
    <w:rsid w:val="0027426D"/>
    <w:rsid w:val="002745B5"/>
    <w:rsid w:val="00274ED2"/>
    <w:rsid w:val="00275273"/>
    <w:rsid w:val="00275778"/>
    <w:rsid w:val="00276148"/>
    <w:rsid w:val="00276A8F"/>
    <w:rsid w:val="002800E3"/>
    <w:rsid w:val="00280828"/>
    <w:rsid w:val="00282889"/>
    <w:rsid w:val="00283F90"/>
    <w:rsid w:val="002857A9"/>
    <w:rsid w:val="00285A74"/>
    <w:rsid w:val="002864F9"/>
    <w:rsid w:val="00286F3F"/>
    <w:rsid w:val="002904A1"/>
    <w:rsid w:val="002907EF"/>
    <w:rsid w:val="00290FD0"/>
    <w:rsid w:val="00292D7B"/>
    <w:rsid w:val="00294C53"/>
    <w:rsid w:val="00295066"/>
    <w:rsid w:val="0029538D"/>
    <w:rsid w:val="002953DB"/>
    <w:rsid w:val="00296B58"/>
    <w:rsid w:val="002976BD"/>
    <w:rsid w:val="00297946"/>
    <w:rsid w:val="002A01F6"/>
    <w:rsid w:val="002A0D88"/>
    <w:rsid w:val="002A1403"/>
    <w:rsid w:val="002A1685"/>
    <w:rsid w:val="002A1A19"/>
    <w:rsid w:val="002A2092"/>
    <w:rsid w:val="002A4397"/>
    <w:rsid w:val="002A625B"/>
    <w:rsid w:val="002A67C8"/>
    <w:rsid w:val="002A75CE"/>
    <w:rsid w:val="002B0D18"/>
    <w:rsid w:val="002B1CE6"/>
    <w:rsid w:val="002B53C3"/>
    <w:rsid w:val="002B53DD"/>
    <w:rsid w:val="002B64C4"/>
    <w:rsid w:val="002B7E4C"/>
    <w:rsid w:val="002C0376"/>
    <w:rsid w:val="002C1824"/>
    <w:rsid w:val="002C1F57"/>
    <w:rsid w:val="002C50F8"/>
    <w:rsid w:val="002C5101"/>
    <w:rsid w:val="002C6446"/>
    <w:rsid w:val="002C6E37"/>
    <w:rsid w:val="002C7855"/>
    <w:rsid w:val="002C7AD9"/>
    <w:rsid w:val="002D15B3"/>
    <w:rsid w:val="002D1CBF"/>
    <w:rsid w:val="002D1F10"/>
    <w:rsid w:val="002D25EC"/>
    <w:rsid w:val="002D2B45"/>
    <w:rsid w:val="002D428A"/>
    <w:rsid w:val="002D4EF4"/>
    <w:rsid w:val="002D5743"/>
    <w:rsid w:val="002D5A30"/>
    <w:rsid w:val="002D68B6"/>
    <w:rsid w:val="002D724B"/>
    <w:rsid w:val="002D7510"/>
    <w:rsid w:val="002D78B9"/>
    <w:rsid w:val="002E152F"/>
    <w:rsid w:val="002E3028"/>
    <w:rsid w:val="002E48A9"/>
    <w:rsid w:val="002E4A62"/>
    <w:rsid w:val="002E5D37"/>
    <w:rsid w:val="002E5EF8"/>
    <w:rsid w:val="002E611C"/>
    <w:rsid w:val="002E7CE7"/>
    <w:rsid w:val="002F3214"/>
    <w:rsid w:val="002F3958"/>
    <w:rsid w:val="002F42CE"/>
    <w:rsid w:val="002F4BDF"/>
    <w:rsid w:val="002F5707"/>
    <w:rsid w:val="002F7047"/>
    <w:rsid w:val="00302356"/>
    <w:rsid w:val="0030267A"/>
    <w:rsid w:val="00302A01"/>
    <w:rsid w:val="0030335C"/>
    <w:rsid w:val="00305498"/>
    <w:rsid w:val="003055D8"/>
    <w:rsid w:val="00306CAF"/>
    <w:rsid w:val="00306DDD"/>
    <w:rsid w:val="00307088"/>
    <w:rsid w:val="003106F4"/>
    <w:rsid w:val="00310DB1"/>
    <w:rsid w:val="00310E98"/>
    <w:rsid w:val="003128D9"/>
    <w:rsid w:val="00312DC3"/>
    <w:rsid w:val="00313AFD"/>
    <w:rsid w:val="00313E63"/>
    <w:rsid w:val="00321E5A"/>
    <w:rsid w:val="00322C23"/>
    <w:rsid w:val="00324305"/>
    <w:rsid w:val="003251D2"/>
    <w:rsid w:val="00325FF4"/>
    <w:rsid w:val="00330780"/>
    <w:rsid w:val="00330956"/>
    <w:rsid w:val="00332674"/>
    <w:rsid w:val="003340B5"/>
    <w:rsid w:val="0033443D"/>
    <w:rsid w:val="00336EDD"/>
    <w:rsid w:val="00337B3B"/>
    <w:rsid w:val="00340C94"/>
    <w:rsid w:val="00343AA6"/>
    <w:rsid w:val="00343CF3"/>
    <w:rsid w:val="00344AE6"/>
    <w:rsid w:val="00344D60"/>
    <w:rsid w:val="00345561"/>
    <w:rsid w:val="003455FB"/>
    <w:rsid w:val="0034616D"/>
    <w:rsid w:val="003466EA"/>
    <w:rsid w:val="00350C9E"/>
    <w:rsid w:val="00350F58"/>
    <w:rsid w:val="00353C75"/>
    <w:rsid w:val="00354395"/>
    <w:rsid w:val="003544B1"/>
    <w:rsid w:val="00354B12"/>
    <w:rsid w:val="00355001"/>
    <w:rsid w:val="003561F3"/>
    <w:rsid w:val="00356806"/>
    <w:rsid w:val="00357F9F"/>
    <w:rsid w:val="00360315"/>
    <w:rsid w:val="00360400"/>
    <w:rsid w:val="00360630"/>
    <w:rsid w:val="00360DD0"/>
    <w:rsid w:val="003622F3"/>
    <w:rsid w:val="003624F6"/>
    <w:rsid w:val="003628A5"/>
    <w:rsid w:val="00362CFC"/>
    <w:rsid w:val="0036358F"/>
    <w:rsid w:val="00363903"/>
    <w:rsid w:val="003651FB"/>
    <w:rsid w:val="00365525"/>
    <w:rsid w:val="00365809"/>
    <w:rsid w:val="00365AC9"/>
    <w:rsid w:val="00370251"/>
    <w:rsid w:val="003715CC"/>
    <w:rsid w:val="00372D4E"/>
    <w:rsid w:val="0037359F"/>
    <w:rsid w:val="00373E0A"/>
    <w:rsid w:val="00377000"/>
    <w:rsid w:val="00380D9F"/>
    <w:rsid w:val="00381213"/>
    <w:rsid w:val="00383BDF"/>
    <w:rsid w:val="00384451"/>
    <w:rsid w:val="00384D5C"/>
    <w:rsid w:val="003867C2"/>
    <w:rsid w:val="003868A6"/>
    <w:rsid w:val="00386E03"/>
    <w:rsid w:val="00387CB8"/>
    <w:rsid w:val="00391AB4"/>
    <w:rsid w:val="00392525"/>
    <w:rsid w:val="00392B5F"/>
    <w:rsid w:val="003936E0"/>
    <w:rsid w:val="00396285"/>
    <w:rsid w:val="00396B3A"/>
    <w:rsid w:val="00397277"/>
    <w:rsid w:val="00397416"/>
    <w:rsid w:val="00397AB2"/>
    <w:rsid w:val="003A05BC"/>
    <w:rsid w:val="003A0635"/>
    <w:rsid w:val="003A1968"/>
    <w:rsid w:val="003A1CC1"/>
    <w:rsid w:val="003A24C1"/>
    <w:rsid w:val="003A2A04"/>
    <w:rsid w:val="003A5E46"/>
    <w:rsid w:val="003A72AD"/>
    <w:rsid w:val="003A7FA4"/>
    <w:rsid w:val="003B01B3"/>
    <w:rsid w:val="003B04C9"/>
    <w:rsid w:val="003B0F37"/>
    <w:rsid w:val="003B12D8"/>
    <w:rsid w:val="003B1C9E"/>
    <w:rsid w:val="003B1D1E"/>
    <w:rsid w:val="003B212F"/>
    <w:rsid w:val="003B4D69"/>
    <w:rsid w:val="003B533E"/>
    <w:rsid w:val="003B59B6"/>
    <w:rsid w:val="003B5AD0"/>
    <w:rsid w:val="003B5D15"/>
    <w:rsid w:val="003B632F"/>
    <w:rsid w:val="003B64A5"/>
    <w:rsid w:val="003B759E"/>
    <w:rsid w:val="003C06CA"/>
    <w:rsid w:val="003C0AD3"/>
    <w:rsid w:val="003C102D"/>
    <w:rsid w:val="003C1234"/>
    <w:rsid w:val="003C3936"/>
    <w:rsid w:val="003C40D7"/>
    <w:rsid w:val="003C5ADE"/>
    <w:rsid w:val="003C5B36"/>
    <w:rsid w:val="003C650F"/>
    <w:rsid w:val="003C7820"/>
    <w:rsid w:val="003C7CD2"/>
    <w:rsid w:val="003D2926"/>
    <w:rsid w:val="003D2B72"/>
    <w:rsid w:val="003D2E88"/>
    <w:rsid w:val="003D3B61"/>
    <w:rsid w:val="003D4E2A"/>
    <w:rsid w:val="003D4F5C"/>
    <w:rsid w:val="003E03F8"/>
    <w:rsid w:val="003E0ADA"/>
    <w:rsid w:val="003E0E85"/>
    <w:rsid w:val="003E1E30"/>
    <w:rsid w:val="003E2A8C"/>
    <w:rsid w:val="003E2AE5"/>
    <w:rsid w:val="003E56B0"/>
    <w:rsid w:val="003E5A62"/>
    <w:rsid w:val="003E6164"/>
    <w:rsid w:val="003E662E"/>
    <w:rsid w:val="003E7849"/>
    <w:rsid w:val="003E7A02"/>
    <w:rsid w:val="003F377A"/>
    <w:rsid w:val="003F3A6B"/>
    <w:rsid w:val="003F3EF6"/>
    <w:rsid w:val="003F4B2D"/>
    <w:rsid w:val="003F5806"/>
    <w:rsid w:val="003F5807"/>
    <w:rsid w:val="003F7753"/>
    <w:rsid w:val="003F7F72"/>
    <w:rsid w:val="003F7FB0"/>
    <w:rsid w:val="00400B85"/>
    <w:rsid w:val="00401020"/>
    <w:rsid w:val="00401A7F"/>
    <w:rsid w:val="004021E2"/>
    <w:rsid w:val="00402B70"/>
    <w:rsid w:val="004034AA"/>
    <w:rsid w:val="00404AD9"/>
    <w:rsid w:val="00405651"/>
    <w:rsid w:val="0040626F"/>
    <w:rsid w:val="00407643"/>
    <w:rsid w:val="00410CC6"/>
    <w:rsid w:val="00411A57"/>
    <w:rsid w:val="00413125"/>
    <w:rsid w:val="00413BF1"/>
    <w:rsid w:val="0041481A"/>
    <w:rsid w:val="004168E2"/>
    <w:rsid w:val="0041750A"/>
    <w:rsid w:val="00417DFC"/>
    <w:rsid w:val="00421328"/>
    <w:rsid w:val="00422272"/>
    <w:rsid w:val="0042353D"/>
    <w:rsid w:val="004245D3"/>
    <w:rsid w:val="00424CCE"/>
    <w:rsid w:val="00425AF4"/>
    <w:rsid w:val="00426396"/>
    <w:rsid w:val="004277BF"/>
    <w:rsid w:val="004279E0"/>
    <w:rsid w:val="004303FA"/>
    <w:rsid w:val="004318C1"/>
    <w:rsid w:val="0043260B"/>
    <w:rsid w:val="004345A6"/>
    <w:rsid w:val="00434FE0"/>
    <w:rsid w:val="0043634D"/>
    <w:rsid w:val="00436775"/>
    <w:rsid w:val="00437934"/>
    <w:rsid w:val="00437B38"/>
    <w:rsid w:val="00440F6B"/>
    <w:rsid w:val="004413AE"/>
    <w:rsid w:val="00441F66"/>
    <w:rsid w:val="00445449"/>
    <w:rsid w:val="00445606"/>
    <w:rsid w:val="00446433"/>
    <w:rsid w:val="004477D5"/>
    <w:rsid w:val="00450018"/>
    <w:rsid w:val="004508C6"/>
    <w:rsid w:val="004529CC"/>
    <w:rsid w:val="00453834"/>
    <w:rsid w:val="00454983"/>
    <w:rsid w:val="004552A1"/>
    <w:rsid w:val="00455F1D"/>
    <w:rsid w:val="00455FD5"/>
    <w:rsid w:val="00455FD7"/>
    <w:rsid w:val="004573F5"/>
    <w:rsid w:val="004575FD"/>
    <w:rsid w:val="00460C3A"/>
    <w:rsid w:val="00461146"/>
    <w:rsid w:val="00461AB1"/>
    <w:rsid w:val="00461D56"/>
    <w:rsid w:val="00462468"/>
    <w:rsid w:val="00462D6B"/>
    <w:rsid w:val="004637EB"/>
    <w:rsid w:val="00464DA0"/>
    <w:rsid w:val="00464E70"/>
    <w:rsid w:val="0046518C"/>
    <w:rsid w:val="004657A7"/>
    <w:rsid w:val="00465F95"/>
    <w:rsid w:val="0046673B"/>
    <w:rsid w:val="00467635"/>
    <w:rsid w:val="00467B11"/>
    <w:rsid w:val="00467BA8"/>
    <w:rsid w:val="004742FA"/>
    <w:rsid w:val="00474DCB"/>
    <w:rsid w:val="00475CCB"/>
    <w:rsid w:val="00476552"/>
    <w:rsid w:val="00477F53"/>
    <w:rsid w:val="00481C19"/>
    <w:rsid w:val="00483001"/>
    <w:rsid w:val="00483704"/>
    <w:rsid w:val="00484485"/>
    <w:rsid w:val="00485A0A"/>
    <w:rsid w:val="00486160"/>
    <w:rsid w:val="00486B7F"/>
    <w:rsid w:val="00490CD3"/>
    <w:rsid w:val="00492861"/>
    <w:rsid w:val="00492B9C"/>
    <w:rsid w:val="00492FF6"/>
    <w:rsid w:val="004930CE"/>
    <w:rsid w:val="00493FD1"/>
    <w:rsid w:val="00495781"/>
    <w:rsid w:val="00495CCE"/>
    <w:rsid w:val="00495FBC"/>
    <w:rsid w:val="004962DE"/>
    <w:rsid w:val="0049691B"/>
    <w:rsid w:val="00496E27"/>
    <w:rsid w:val="00496E34"/>
    <w:rsid w:val="00497115"/>
    <w:rsid w:val="00497387"/>
    <w:rsid w:val="00497455"/>
    <w:rsid w:val="004A0C21"/>
    <w:rsid w:val="004A1C0E"/>
    <w:rsid w:val="004A2DE6"/>
    <w:rsid w:val="004A314D"/>
    <w:rsid w:val="004A6D00"/>
    <w:rsid w:val="004A7032"/>
    <w:rsid w:val="004A7805"/>
    <w:rsid w:val="004B0724"/>
    <w:rsid w:val="004B1304"/>
    <w:rsid w:val="004B2AC1"/>
    <w:rsid w:val="004B2BC4"/>
    <w:rsid w:val="004B3303"/>
    <w:rsid w:val="004B477A"/>
    <w:rsid w:val="004B5CDA"/>
    <w:rsid w:val="004C0935"/>
    <w:rsid w:val="004C1D5E"/>
    <w:rsid w:val="004C20C3"/>
    <w:rsid w:val="004C21C1"/>
    <w:rsid w:val="004C24A8"/>
    <w:rsid w:val="004C29D5"/>
    <w:rsid w:val="004C2B09"/>
    <w:rsid w:val="004C4BCF"/>
    <w:rsid w:val="004C6511"/>
    <w:rsid w:val="004C6A6F"/>
    <w:rsid w:val="004C6C5E"/>
    <w:rsid w:val="004C6D66"/>
    <w:rsid w:val="004C75FB"/>
    <w:rsid w:val="004C7C37"/>
    <w:rsid w:val="004C7E0A"/>
    <w:rsid w:val="004D09B9"/>
    <w:rsid w:val="004D1065"/>
    <w:rsid w:val="004D22AA"/>
    <w:rsid w:val="004D3864"/>
    <w:rsid w:val="004D3EFD"/>
    <w:rsid w:val="004D4D5D"/>
    <w:rsid w:val="004D6134"/>
    <w:rsid w:val="004E020B"/>
    <w:rsid w:val="004E088B"/>
    <w:rsid w:val="004E1E50"/>
    <w:rsid w:val="004E2C69"/>
    <w:rsid w:val="004E31D2"/>
    <w:rsid w:val="004E447F"/>
    <w:rsid w:val="004E70DF"/>
    <w:rsid w:val="004E73C3"/>
    <w:rsid w:val="004F0312"/>
    <w:rsid w:val="004F0FB2"/>
    <w:rsid w:val="004F1AE2"/>
    <w:rsid w:val="004F377A"/>
    <w:rsid w:val="004F3E9F"/>
    <w:rsid w:val="004F5B2D"/>
    <w:rsid w:val="00500EF3"/>
    <w:rsid w:val="0050151D"/>
    <w:rsid w:val="00501D1D"/>
    <w:rsid w:val="005039A0"/>
    <w:rsid w:val="00503A67"/>
    <w:rsid w:val="00506B90"/>
    <w:rsid w:val="00506C69"/>
    <w:rsid w:val="00507020"/>
    <w:rsid w:val="00507417"/>
    <w:rsid w:val="005076CD"/>
    <w:rsid w:val="00510CC1"/>
    <w:rsid w:val="0051166B"/>
    <w:rsid w:val="00511E62"/>
    <w:rsid w:val="00512088"/>
    <w:rsid w:val="00512CA1"/>
    <w:rsid w:val="00514CA9"/>
    <w:rsid w:val="00515528"/>
    <w:rsid w:val="00520130"/>
    <w:rsid w:val="0052185B"/>
    <w:rsid w:val="00521C62"/>
    <w:rsid w:val="005232DA"/>
    <w:rsid w:val="005235AC"/>
    <w:rsid w:val="0052420A"/>
    <w:rsid w:val="00524C46"/>
    <w:rsid w:val="00530275"/>
    <w:rsid w:val="005318E4"/>
    <w:rsid w:val="005323F2"/>
    <w:rsid w:val="005324B1"/>
    <w:rsid w:val="00535E76"/>
    <w:rsid w:val="005366BA"/>
    <w:rsid w:val="00537232"/>
    <w:rsid w:val="00540B72"/>
    <w:rsid w:val="005410B6"/>
    <w:rsid w:val="005412F1"/>
    <w:rsid w:val="00541910"/>
    <w:rsid w:val="00542CB2"/>
    <w:rsid w:val="00542DE8"/>
    <w:rsid w:val="005430F7"/>
    <w:rsid w:val="00543EF4"/>
    <w:rsid w:val="005442C8"/>
    <w:rsid w:val="00546017"/>
    <w:rsid w:val="005467C3"/>
    <w:rsid w:val="00546973"/>
    <w:rsid w:val="00546F2A"/>
    <w:rsid w:val="005471EC"/>
    <w:rsid w:val="00547B6F"/>
    <w:rsid w:val="00551D92"/>
    <w:rsid w:val="00551E67"/>
    <w:rsid w:val="00552361"/>
    <w:rsid w:val="00552D1D"/>
    <w:rsid w:val="00552EF4"/>
    <w:rsid w:val="00552F44"/>
    <w:rsid w:val="0055462B"/>
    <w:rsid w:val="0055524D"/>
    <w:rsid w:val="00560E23"/>
    <w:rsid w:val="005617DF"/>
    <w:rsid w:val="0056438A"/>
    <w:rsid w:val="005643E3"/>
    <w:rsid w:val="005655E6"/>
    <w:rsid w:val="005666D9"/>
    <w:rsid w:val="00566B5D"/>
    <w:rsid w:val="005674B4"/>
    <w:rsid w:val="005709EE"/>
    <w:rsid w:val="00571312"/>
    <w:rsid w:val="00572D16"/>
    <w:rsid w:val="00574B63"/>
    <w:rsid w:val="00576673"/>
    <w:rsid w:val="00577592"/>
    <w:rsid w:val="005800A5"/>
    <w:rsid w:val="005809CA"/>
    <w:rsid w:val="00580DFA"/>
    <w:rsid w:val="005828B7"/>
    <w:rsid w:val="00582E28"/>
    <w:rsid w:val="00583A64"/>
    <w:rsid w:val="00583EAB"/>
    <w:rsid w:val="005840E7"/>
    <w:rsid w:val="00584A71"/>
    <w:rsid w:val="00585B35"/>
    <w:rsid w:val="00586176"/>
    <w:rsid w:val="00586375"/>
    <w:rsid w:val="00586CE0"/>
    <w:rsid w:val="00586DE0"/>
    <w:rsid w:val="00587C24"/>
    <w:rsid w:val="00592ADB"/>
    <w:rsid w:val="00594105"/>
    <w:rsid w:val="00595357"/>
    <w:rsid w:val="00595C54"/>
    <w:rsid w:val="00596638"/>
    <w:rsid w:val="00596BEB"/>
    <w:rsid w:val="00596FF6"/>
    <w:rsid w:val="00597F6A"/>
    <w:rsid w:val="005A0422"/>
    <w:rsid w:val="005A0785"/>
    <w:rsid w:val="005A18BF"/>
    <w:rsid w:val="005A1A05"/>
    <w:rsid w:val="005A2EF3"/>
    <w:rsid w:val="005A2FAA"/>
    <w:rsid w:val="005A3344"/>
    <w:rsid w:val="005A49D8"/>
    <w:rsid w:val="005A4D5F"/>
    <w:rsid w:val="005A63F7"/>
    <w:rsid w:val="005A6752"/>
    <w:rsid w:val="005A70EC"/>
    <w:rsid w:val="005A7394"/>
    <w:rsid w:val="005B1272"/>
    <w:rsid w:val="005B14B3"/>
    <w:rsid w:val="005B2414"/>
    <w:rsid w:val="005B272E"/>
    <w:rsid w:val="005B31C2"/>
    <w:rsid w:val="005B3328"/>
    <w:rsid w:val="005B3723"/>
    <w:rsid w:val="005B4849"/>
    <w:rsid w:val="005B4E54"/>
    <w:rsid w:val="005B5551"/>
    <w:rsid w:val="005B5748"/>
    <w:rsid w:val="005B575B"/>
    <w:rsid w:val="005B77CC"/>
    <w:rsid w:val="005C046E"/>
    <w:rsid w:val="005C2C6D"/>
    <w:rsid w:val="005C47CA"/>
    <w:rsid w:val="005C7245"/>
    <w:rsid w:val="005C739D"/>
    <w:rsid w:val="005D0F40"/>
    <w:rsid w:val="005D172A"/>
    <w:rsid w:val="005D1FDB"/>
    <w:rsid w:val="005D387A"/>
    <w:rsid w:val="005D4070"/>
    <w:rsid w:val="005D4FE4"/>
    <w:rsid w:val="005D544E"/>
    <w:rsid w:val="005D56CF"/>
    <w:rsid w:val="005D5D04"/>
    <w:rsid w:val="005D5E25"/>
    <w:rsid w:val="005D5FD7"/>
    <w:rsid w:val="005D659B"/>
    <w:rsid w:val="005D65F0"/>
    <w:rsid w:val="005D6E09"/>
    <w:rsid w:val="005E02A8"/>
    <w:rsid w:val="005E1652"/>
    <w:rsid w:val="005E25B1"/>
    <w:rsid w:val="005E416A"/>
    <w:rsid w:val="005E64B2"/>
    <w:rsid w:val="005E6F23"/>
    <w:rsid w:val="005E7233"/>
    <w:rsid w:val="005E73A1"/>
    <w:rsid w:val="005F060E"/>
    <w:rsid w:val="005F0FC9"/>
    <w:rsid w:val="005F212F"/>
    <w:rsid w:val="005F2326"/>
    <w:rsid w:val="005F48D7"/>
    <w:rsid w:val="005F536D"/>
    <w:rsid w:val="005F53E9"/>
    <w:rsid w:val="005F6703"/>
    <w:rsid w:val="005F6D11"/>
    <w:rsid w:val="005F7D56"/>
    <w:rsid w:val="006002C5"/>
    <w:rsid w:val="0060146B"/>
    <w:rsid w:val="00601D40"/>
    <w:rsid w:val="00603AD8"/>
    <w:rsid w:val="00605735"/>
    <w:rsid w:val="00605AEA"/>
    <w:rsid w:val="006067B9"/>
    <w:rsid w:val="006068B9"/>
    <w:rsid w:val="006069B5"/>
    <w:rsid w:val="00607416"/>
    <w:rsid w:val="00607737"/>
    <w:rsid w:val="00607C86"/>
    <w:rsid w:val="006136F0"/>
    <w:rsid w:val="0061394A"/>
    <w:rsid w:val="00613BE5"/>
    <w:rsid w:val="00613DDC"/>
    <w:rsid w:val="00614113"/>
    <w:rsid w:val="00615255"/>
    <w:rsid w:val="00615715"/>
    <w:rsid w:val="00615D70"/>
    <w:rsid w:val="006170E2"/>
    <w:rsid w:val="006173F6"/>
    <w:rsid w:val="00620C68"/>
    <w:rsid w:val="00620DC5"/>
    <w:rsid w:val="00622047"/>
    <w:rsid w:val="00622AD9"/>
    <w:rsid w:val="00623C2A"/>
    <w:rsid w:val="00623C83"/>
    <w:rsid w:val="00625807"/>
    <w:rsid w:val="0062628A"/>
    <w:rsid w:val="00626AB3"/>
    <w:rsid w:val="00627CF9"/>
    <w:rsid w:val="00630EF9"/>
    <w:rsid w:val="006318AF"/>
    <w:rsid w:val="006340EE"/>
    <w:rsid w:val="00634612"/>
    <w:rsid w:val="00634902"/>
    <w:rsid w:val="00636122"/>
    <w:rsid w:val="00636499"/>
    <w:rsid w:val="00637787"/>
    <w:rsid w:val="00637C1A"/>
    <w:rsid w:val="00637D39"/>
    <w:rsid w:val="006406E0"/>
    <w:rsid w:val="006423BC"/>
    <w:rsid w:val="0064390D"/>
    <w:rsid w:val="00643B9D"/>
    <w:rsid w:val="0064418E"/>
    <w:rsid w:val="006445C4"/>
    <w:rsid w:val="0064468B"/>
    <w:rsid w:val="006446E0"/>
    <w:rsid w:val="00644C2F"/>
    <w:rsid w:val="006470E4"/>
    <w:rsid w:val="00650646"/>
    <w:rsid w:val="0065071E"/>
    <w:rsid w:val="00653190"/>
    <w:rsid w:val="00653795"/>
    <w:rsid w:val="00654443"/>
    <w:rsid w:val="00654B65"/>
    <w:rsid w:val="006553AD"/>
    <w:rsid w:val="00655AB4"/>
    <w:rsid w:val="00656170"/>
    <w:rsid w:val="006577F3"/>
    <w:rsid w:val="00657A71"/>
    <w:rsid w:val="006603B9"/>
    <w:rsid w:val="00661709"/>
    <w:rsid w:val="00662A13"/>
    <w:rsid w:val="00664C61"/>
    <w:rsid w:val="00664EB3"/>
    <w:rsid w:val="006662F9"/>
    <w:rsid w:val="00666F09"/>
    <w:rsid w:val="00670B6E"/>
    <w:rsid w:val="00671B45"/>
    <w:rsid w:val="00672B85"/>
    <w:rsid w:val="00673E62"/>
    <w:rsid w:val="00677F5F"/>
    <w:rsid w:val="00680179"/>
    <w:rsid w:val="00680236"/>
    <w:rsid w:val="00680575"/>
    <w:rsid w:val="0068071F"/>
    <w:rsid w:val="006809DF"/>
    <w:rsid w:val="006835A1"/>
    <w:rsid w:val="00684DF6"/>
    <w:rsid w:val="00685665"/>
    <w:rsid w:val="006907E0"/>
    <w:rsid w:val="00691900"/>
    <w:rsid w:val="006932C1"/>
    <w:rsid w:val="006949C7"/>
    <w:rsid w:val="00695111"/>
    <w:rsid w:val="006966E6"/>
    <w:rsid w:val="006A041C"/>
    <w:rsid w:val="006A47D0"/>
    <w:rsid w:val="006A61DD"/>
    <w:rsid w:val="006A6660"/>
    <w:rsid w:val="006A6DEA"/>
    <w:rsid w:val="006B0FCB"/>
    <w:rsid w:val="006B191B"/>
    <w:rsid w:val="006B20E6"/>
    <w:rsid w:val="006B287D"/>
    <w:rsid w:val="006B309D"/>
    <w:rsid w:val="006B32BB"/>
    <w:rsid w:val="006B38B1"/>
    <w:rsid w:val="006B4693"/>
    <w:rsid w:val="006B541D"/>
    <w:rsid w:val="006C0F50"/>
    <w:rsid w:val="006C2606"/>
    <w:rsid w:val="006C2643"/>
    <w:rsid w:val="006C2750"/>
    <w:rsid w:val="006C4EA7"/>
    <w:rsid w:val="006C5E6A"/>
    <w:rsid w:val="006C698E"/>
    <w:rsid w:val="006C7D68"/>
    <w:rsid w:val="006D0461"/>
    <w:rsid w:val="006D0C0D"/>
    <w:rsid w:val="006D1C74"/>
    <w:rsid w:val="006D355C"/>
    <w:rsid w:val="006D45C9"/>
    <w:rsid w:val="006D55D9"/>
    <w:rsid w:val="006D77F3"/>
    <w:rsid w:val="006E1FC3"/>
    <w:rsid w:val="006E2F0F"/>
    <w:rsid w:val="006E39A2"/>
    <w:rsid w:val="006E52B8"/>
    <w:rsid w:val="006E5441"/>
    <w:rsid w:val="006E592B"/>
    <w:rsid w:val="006E5E4D"/>
    <w:rsid w:val="006E62F7"/>
    <w:rsid w:val="006E7D10"/>
    <w:rsid w:val="006F01B3"/>
    <w:rsid w:val="006F3430"/>
    <w:rsid w:val="006F37C5"/>
    <w:rsid w:val="006F3DA3"/>
    <w:rsid w:val="006F4296"/>
    <w:rsid w:val="006F4B58"/>
    <w:rsid w:val="006F5F09"/>
    <w:rsid w:val="006F6478"/>
    <w:rsid w:val="006F663A"/>
    <w:rsid w:val="0070307E"/>
    <w:rsid w:val="00703E8F"/>
    <w:rsid w:val="007043CB"/>
    <w:rsid w:val="00705CC9"/>
    <w:rsid w:val="00706142"/>
    <w:rsid w:val="0070660B"/>
    <w:rsid w:val="00710227"/>
    <w:rsid w:val="00710F89"/>
    <w:rsid w:val="00713725"/>
    <w:rsid w:val="0071468A"/>
    <w:rsid w:val="00716E32"/>
    <w:rsid w:val="007171A2"/>
    <w:rsid w:val="007172B0"/>
    <w:rsid w:val="007172D9"/>
    <w:rsid w:val="00717A41"/>
    <w:rsid w:val="0072013C"/>
    <w:rsid w:val="0072025E"/>
    <w:rsid w:val="00720BD0"/>
    <w:rsid w:val="0072124F"/>
    <w:rsid w:val="00722F3F"/>
    <w:rsid w:val="0072351A"/>
    <w:rsid w:val="00723C33"/>
    <w:rsid w:val="00724795"/>
    <w:rsid w:val="0072720D"/>
    <w:rsid w:val="007277F6"/>
    <w:rsid w:val="0072789E"/>
    <w:rsid w:val="007278E9"/>
    <w:rsid w:val="0073048B"/>
    <w:rsid w:val="00731643"/>
    <w:rsid w:val="00731FD4"/>
    <w:rsid w:val="00732503"/>
    <w:rsid w:val="00734C65"/>
    <w:rsid w:val="00736257"/>
    <w:rsid w:val="00737C76"/>
    <w:rsid w:val="00737D3F"/>
    <w:rsid w:val="00740C2A"/>
    <w:rsid w:val="00741E54"/>
    <w:rsid w:val="007429A6"/>
    <w:rsid w:val="00742E27"/>
    <w:rsid w:val="00742E3B"/>
    <w:rsid w:val="007469CE"/>
    <w:rsid w:val="00746A81"/>
    <w:rsid w:val="00746BE3"/>
    <w:rsid w:val="00747C42"/>
    <w:rsid w:val="00750DC6"/>
    <w:rsid w:val="0075175F"/>
    <w:rsid w:val="007548AC"/>
    <w:rsid w:val="00754BBE"/>
    <w:rsid w:val="00756B90"/>
    <w:rsid w:val="007604E6"/>
    <w:rsid w:val="00760502"/>
    <w:rsid w:val="00760741"/>
    <w:rsid w:val="00760A8E"/>
    <w:rsid w:val="00760ADF"/>
    <w:rsid w:val="00761C66"/>
    <w:rsid w:val="00762997"/>
    <w:rsid w:val="0076335E"/>
    <w:rsid w:val="00763DCA"/>
    <w:rsid w:val="0076552A"/>
    <w:rsid w:val="00767E7F"/>
    <w:rsid w:val="007724A7"/>
    <w:rsid w:val="0077250A"/>
    <w:rsid w:val="0077323A"/>
    <w:rsid w:val="0077349E"/>
    <w:rsid w:val="00775374"/>
    <w:rsid w:val="0077537F"/>
    <w:rsid w:val="007758D7"/>
    <w:rsid w:val="007767D7"/>
    <w:rsid w:val="00776F19"/>
    <w:rsid w:val="00776FE7"/>
    <w:rsid w:val="00777EF9"/>
    <w:rsid w:val="007807D1"/>
    <w:rsid w:val="00781C48"/>
    <w:rsid w:val="00781F17"/>
    <w:rsid w:val="00782690"/>
    <w:rsid w:val="007830FD"/>
    <w:rsid w:val="007839A7"/>
    <w:rsid w:val="00783C84"/>
    <w:rsid w:val="00783EA9"/>
    <w:rsid w:val="0078457A"/>
    <w:rsid w:val="007846B1"/>
    <w:rsid w:val="00785002"/>
    <w:rsid w:val="007856F9"/>
    <w:rsid w:val="007857EC"/>
    <w:rsid w:val="00786427"/>
    <w:rsid w:val="00787D2C"/>
    <w:rsid w:val="0079165E"/>
    <w:rsid w:val="007922C9"/>
    <w:rsid w:val="00792A0A"/>
    <w:rsid w:val="00792F45"/>
    <w:rsid w:val="00793019"/>
    <w:rsid w:val="0079503B"/>
    <w:rsid w:val="0079562F"/>
    <w:rsid w:val="00795640"/>
    <w:rsid w:val="00796E9A"/>
    <w:rsid w:val="0079769D"/>
    <w:rsid w:val="007A02D5"/>
    <w:rsid w:val="007A05BA"/>
    <w:rsid w:val="007A0E60"/>
    <w:rsid w:val="007A29DA"/>
    <w:rsid w:val="007A3FDE"/>
    <w:rsid w:val="007A4577"/>
    <w:rsid w:val="007A4A4F"/>
    <w:rsid w:val="007A6C17"/>
    <w:rsid w:val="007A7B3A"/>
    <w:rsid w:val="007B0F2D"/>
    <w:rsid w:val="007B286C"/>
    <w:rsid w:val="007B3644"/>
    <w:rsid w:val="007B392F"/>
    <w:rsid w:val="007B3E25"/>
    <w:rsid w:val="007B3E86"/>
    <w:rsid w:val="007B4522"/>
    <w:rsid w:val="007B47A1"/>
    <w:rsid w:val="007B536E"/>
    <w:rsid w:val="007B6551"/>
    <w:rsid w:val="007B66BE"/>
    <w:rsid w:val="007C04B0"/>
    <w:rsid w:val="007C3DE1"/>
    <w:rsid w:val="007C3E27"/>
    <w:rsid w:val="007C64AA"/>
    <w:rsid w:val="007C715F"/>
    <w:rsid w:val="007C78E3"/>
    <w:rsid w:val="007D0408"/>
    <w:rsid w:val="007D0C47"/>
    <w:rsid w:val="007D187D"/>
    <w:rsid w:val="007D19A5"/>
    <w:rsid w:val="007D1CD1"/>
    <w:rsid w:val="007D2B21"/>
    <w:rsid w:val="007D3109"/>
    <w:rsid w:val="007D3E2F"/>
    <w:rsid w:val="007D48AB"/>
    <w:rsid w:val="007D7292"/>
    <w:rsid w:val="007E0002"/>
    <w:rsid w:val="007E12D9"/>
    <w:rsid w:val="007E23AD"/>
    <w:rsid w:val="007E25AA"/>
    <w:rsid w:val="007E26DA"/>
    <w:rsid w:val="007E301D"/>
    <w:rsid w:val="007E37E1"/>
    <w:rsid w:val="007E38A2"/>
    <w:rsid w:val="007E3962"/>
    <w:rsid w:val="007E5D9C"/>
    <w:rsid w:val="007E7C12"/>
    <w:rsid w:val="007E7F63"/>
    <w:rsid w:val="007F134F"/>
    <w:rsid w:val="007F1E4E"/>
    <w:rsid w:val="007F4C4B"/>
    <w:rsid w:val="007F52FE"/>
    <w:rsid w:val="007F5B99"/>
    <w:rsid w:val="007F687B"/>
    <w:rsid w:val="0080079E"/>
    <w:rsid w:val="00801D95"/>
    <w:rsid w:val="00803BAC"/>
    <w:rsid w:val="00803DAA"/>
    <w:rsid w:val="00804106"/>
    <w:rsid w:val="0080502A"/>
    <w:rsid w:val="00805CDA"/>
    <w:rsid w:val="0081033A"/>
    <w:rsid w:val="00810B06"/>
    <w:rsid w:val="00810D86"/>
    <w:rsid w:val="0081148B"/>
    <w:rsid w:val="00812320"/>
    <w:rsid w:val="008148EA"/>
    <w:rsid w:val="00814A9B"/>
    <w:rsid w:val="0081693F"/>
    <w:rsid w:val="00817F2A"/>
    <w:rsid w:val="008200CE"/>
    <w:rsid w:val="008205E4"/>
    <w:rsid w:val="00821493"/>
    <w:rsid w:val="008232B3"/>
    <w:rsid w:val="00824512"/>
    <w:rsid w:val="0082478C"/>
    <w:rsid w:val="00827A56"/>
    <w:rsid w:val="008300F5"/>
    <w:rsid w:val="008313CB"/>
    <w:rsid w:val="00831FDA"/>
    <w:rsid w:val="00833011"/>
    <w:rsid w:val="00833CA4"/>
    <w:rsid w:val="00833E41"/>
    <w:rsid w:val="00834889"/>
    <w:rsid w:val="00835E95"/>
    <w:rsid w:val="00836545"/>
    <w:rsid w:val="00836E03"/>
    <w:rsid w:val="00836F9C"/>
    <w:rsid w:val="00837160"/>
    <w:rsid w:val="008371C4"/>
    <w:rsid w:val="00841DBC"/>
    <w:rsid w:val="0084232C"/>
    <w:rsid w:val="00842942"/>
    <w:rsid w:val="00842BC1"/>
    <w:rsid w:val="00843A38"/>
    <w:rsid w:val="00843C96"/>
    <w:rsid w:val="00844510"/>
    <w:rsid w:val="00845134"/>
    <w:rsid w:val="008461D3"/>
    <w:rsid w:val="00846A9A"/>
    <w:rsid w:val="00846B16"/>
    <w:rsid w:val="00847550"/>
    <w:rsid w:val="00847AE4"/>
    <w:rsid w:val="0085026F"/>
    <w:rsid w:val="008508E3"/>
    <w:rsid w:val="00850C11"/>
    <w:rsid w:val="0085103B"/>
    <w:rsid w:val="0085248A"/>
    <w:rsid w:val="008524E5"/>
    <w:rsid w:val="00853369"/>
    <w:rsid w:val="0085355D"/>
    <w:rsid w:val="00853B35"/>
    <w:rsid w:val="00855BE6"/>
    <w:rsid w:val="00856790"/>
    <w:rsid w:val="00857CCF"/>
    <w:rsid w:val="00860433"/>
    <w:rsid w:val="00860D58"/>
    <w:rsid w:val="008610FA"/>
    <w:rsid w:val="008614F8"/>
    <w:rsid w:val="00861E44"/>
    <w:rsid w:val="00861F5E"/>
    <w:rsid w:val="00862580"/>
    <w:rsid w:val="00862B28"/>
    <w:rsid w:val="008637C4"/>
    <w:rsid w:val="00863D63"/>
    <w:rsid w:val="00865A71"/>
    <w:rsid w:val="00870F88"/>
    <w:rsid w:val="00872210"/>
    <w:rsid w:val="00872760"/>
    <w:rsid w:val="00873440"/>
    <w:rsid w:val="008736AC"/>
    <w:rsid w:val="00873C05"/>
    <w:rsid w:val="00874CEB"/>
    <w:rsid w:val="00875153"/>
    <w:rsid w:val="008755E5"/>
    <w:rsid w:val="008762E1"/>
    <w:rsid w:val="008765A4"/>
    <w:rsid w:val="00876910"/>
    <w:rsid w:val="00877878"/>
    <w:rsid w:val="00880231"/>
    <w:rsid w:val="0088051D"/>
    <w:rsid w:val="008815F1"/>
    <w:rsid w:val="0088289A"/>
    <w:rsid w:val="00883CFA"/>
    <w:rsid w:val="008841CC"/>
    <w:rsid w:val="00885946"/>
    <w:rsid w:val="008864D3"/>
    <w:rsid w:val="008872C0"/>
    <w:rsid w:val="00887757"/>
    <w:rsid w:val="00887CA9"/>
    <w:rsid w:val="00891602"/>
    <w:rsid w:val="0089196F"/>
    <w:rsid w:val="00891A90"/>
    <w:rsid w:val="00892D53"/>
    <w:rsid w:val="00893382"/>
    <w:rsid w:val="0089472E"/>
    <w:rsid w:val="008949D5"/>
    <w:rsid w:val="00894FB3"/>
    <w:rsid w:val="00895884"/>
    <w:rsid w:val="00895D53"/>
    <w:rsid w:val="00896133"/>
    <w:rsid w:val="008963CE"/>
    <w:rsid w:val="0089665A"/>
    <w:rsid w:val="008A0775"/>
    <w:rsid w:val="008A0F20"/>
    <w:rsid w:val="008A435A"/>
    <w:rsid w:val="008A54AB"/>
    <w:rsid w:val="008A645C"/>
    <w:rsid w:val="008A7E00"/>
    <w:rsid w:val="008B0E12"/>
    <w:rsid w:val="008B1D3A"/>
    <w:rsid w:val="008B3B8E"/>
    <w:rsid w:val="008B3C3D"/>
    <w:rsid w:val="008B5119"/>
    <w:rsid w:val="008B51E3"/>
    <w:rsid w:val="008B5561"/>
    <w:rsid w:val="008B5B2A"/>
    <w:rsid w:val="008B62AA"/>
    <w:rsid w:val="008B680E"/>
    <w:rsid w:val="008B6CB7"/>
    <w:rsid w:val="008B7EB9"/>
    <w:rsid w:val="008C0096"/>
    <w:rsid w:val="008C0576"/>
    <w:rsid w:val="008C0DEA"/>
    <w:rsid w:val="008C164E"/>
    <w:rsid w:val="008C19DB"/>
    <w:rsid w:val="008C3F99"/>
    <w:rsid w:val="008C4149"/>
    <w:rsid w:val="008C493E"/>
    <w:rsid w:val="008C56B0"/>
    <w:rsid w:val="008C5787"/>
    <w:rsid w:val="008C6D2B"/>
    <w:rsid w:val="008D04D6"/>
    <w:rsid w:val="008D106F"/>
    <w:rsid w:val="008D1884"/>
    <w:rsid w:val="008D1DE3"/>
    <w:rsid w:val="008D226A"/>
    <w:rsid w:val="008D36C0"/>
    <w:rsid w:val="008D37EC"/>
    <w:rsid w:val="008D3C4E"/>
    <w:rsid w:val="008D4C2C"/>
    <w:rsid w:val="008D52F6"/>
    <w:rsid w:val="008D60BE"/>
    <w:rsid w:val="008D7216"/>
    <w:rsid w:val="008D7841"/>
    <w:rsid w:val="008E007A"/>
    <w:rsid w:val="008E00CD"/>
    <w:rsid w:val="008E032A"/>
    <w:rsid w:val="008E2063"/>
    <w:rsid w:val="008E21F9"/>
    <w:rsid w:val="008E4640"/>
    <w:rsid w:val="008E4929"/>
    <w:rsid w:val="008E4D9A"/>
    <w:rsid w:val="008E4E15"/>
    <w:rsid w:val="008E5714"/>
    <w:rsid w:val="008E61CC"/>
    <w:rsid w:val="008E7057"/>
    <w:rsid w:val="008E7943"/>
    <w:rsid w:val="008E7BFF"/>
    <w:rsid w:val="008F1A96"/>
    <w:rsid w:val="008F2575"/>
    <w:rsid w:val="008F278D"/>
    <w:rsid w:val="008F3D62"/>
    <w:rsid w:val="008F4213"/>
    <w:rsid w:val="008F5F00"/>
    <w:rsid w:val="008F7BF2"/>
    <w:rsid w:val="00902061"/>
    <w:rsid w:val="0090405E"/>
    <w:rsid w:val="0090452A"/>
    <w:rsid w:val="00904A80"/>
    <w:rsid w:val="00905CEE"/>
    <w:rsid w:val="00906DE5"/>
    <w:rsid w:val="00907B99"/>
    <w:rsid w:val="009112F8"/>
    <w:rsid w:val="00911953"/>
    <w:rsid w:val="00913090"/>
    <w:rsid w:val="00914755"/>
    <w:rsid w:val="00914FE0"/>
    <w:rsid w:val="0091544E"/>
    <w:rsid w:val="009173D0"/>
    <w:rsid w:val="009205E9"/>
    <w:rsid w:val="00920FBD"/>
    <w:rsid w:val="0092112E"/>
    <w:rsid w:val="009213B7"/>
    <w:rsid w:val="00922114"/>
    <w:rsid w:val="0092374F"/>
    <w:rsid w:val="00923EC7"/>
    <w:rsid w:val="00925C41"/>
    <w:rsid w:val="0092668E"/>
    <w:rsid w:val="00930701"/>
    <w:rsid w:val="009333F8"/>
    <w:rsid w:val="00935FB4"/>
    <w:rsid w:val="00936C6B"/>
    <w:rsid w:val="009374E6"/>
    <w:rsid w:val="00937F8A"/>
    <w:rsid w:val="00940399"/>
    <w:rsid w:val="00940787"/>
    <w:rsid w:val="0094166C"/>
    <w:rsid w:val="00943213"/>
    <w:rsid w:val="00943460"/>
    <w:rsid w:val="00944FD4"/>
    <w:rsid w:val="00946663"/>
    <w:rsid w:val="00946920"/>
    <w:rsid w:val="00947839"/>
    <w:rsid w:val="009501BE"/>
    <w:rsid w:val="00952DA2"/>
    <w:rsid w:val="00953D9E"/>
    <w:rsid w:val="0095546C"/>
    <w:rsid w:val="00955A84"/>
    <w:rsid w:val="00956C76"/>
    <w:rsid w:val="009576A4"/>
    <w:rsid w:val="00957AFA"/>
    <w:rsid w:val="0096012A"/>
    <w:rsid w:val="00960AF3"/>
    <w:rsid w:val="00960B56"/>
    <w:rsid w:val="00960BE6"/>
    <w:rsid w:val="00962401"/>
    <w:rsid w:val="009625FE"/>
    <w:rsid w:val="00963F0B"/>
    <w:rsid w:val="00963FA3"/>
    <w:rsid w:val="009648A1"/>
    <w:rsid w:val="00966A64"/>
    <w:rsid w:val="00966C65"/>
    <w:rsid w:val="00967E1B"/>
    <w:rsid w:val="009704F1"/>
    <w:rsid w:val="00972858"/>
    <w:rsid w:val="00972A38"/>
    <w:rsid w:val="00973CFD"/>
    <w:rsid w:val="00973FC4"/>
    <w:rsid w:val="0097425C"/>
    <w:rsid w:val="009744B9"/>
    <w:rsid w:val="00975D4D"/>
    <w:rsid w:val="00976A28"/>
    <w:rsid w:val="00980184"/>
    <w:rsid w:val="00981649"/>
    <w:rsid w:val="00983005"/>
    <w:rsid w:val="00983E5E"/>
    <w:rsid w:val="009849F4"/>
    <w:rsid w:val="00985638"/>
    <w:rsid w:val="0098577F"/>
    <w:rsid w:val="00985EB3"/>
    <w:rsid w:val="00985EF6"/>
    <w:rsid w:val="00985F44"/>
    <w:rsid w:val="009862B1"/>
    <w:rsid w:val="00986AF7"/>
    <w:rsid w:val="00987562"/>
    <w:rsid w:val="009876E9"/>
    <w:rsid w:val="00987D05"/>
    <w:rsid w:val="00990593"/>
    <w:rsid w:val="00991FED"/>
    <w:rsid w:val="00992311"/>
    <w:rsid w:val="00993C4E"/>
    <w:rsid w:val="0099474E"/>
    <w:rsid w:val="00995623"/>
    <w:rsid w:val="00995B26"/>
    <w:rsid w:val="00996FE6"/>
    <w:rsid w:val="009A1152"/>
    <w:rsid w:val="009A1A5C"/>
    <w:rsid w:val="009A1AF8"/>
    <w:rsid w:val="009A38D4"/>
    <w:rsid w:val="009A3FC0"/>
    <w:rsid w:val="009A48FD"/>
    <w:rsid w:val="009A56EB"/>
    <w:rsid w:val="009A71F0"/>
    <w:rsid w:val="009A7B4F"/>
    <w:rsid w:val="009B0596"/>
    <w:rsid w:val="009B109B"/>
    <w:rsid w:val="009B10C0"/>
    <w:rsid w:val="009B16E4"/>
    <w:rsid w:val="009B1709"/>
    <w:rsid w:val="009B1AE3"/>
    <w:rsid w:val="009B284D"/>
    <w:rsid w:val="009B3CFA"/>
    <w:rsid w:val="009B4E2A"/>
    <w:rsid w:val="009B644C"/>
    <w:rsid w:val="009B64FA"/>
    <w:rsid w:val="009B68E8"/>
    <w:rsid w:val="009B7847"/>
    <w:rsid w:val="009C0364"/>
    <w:rsid w:val="009C1448"/>
    <w:rsid w:val="009C14F5"/>
    <w:rsid w:val="009C255D"/>
    <w:rsid w:val="009C3C5D"/>
    <w:rsid w:val="009C3C98"/>
    <w:rsid w:val="009C3FD9"/>
    <w:rsid w:val="009C4DB1"/>
    <w:rsid w:val="009C55FF"/>
    <w:rsid w:val="009C6516"/>
    <w:rsid w:val="009D098C"/>
    <w:rsid w:val="009D0D5E"/>
    <w:rsid w:val="009D14BE"/>
    <w:rsid w:val="009D2EC2"/>
    <w:rsid w:val="009D3629"/>
    <w:rsid w:val="009D3767"/>
    <w:rsid w:val="009D3F90"/>
    <w:rsid w:val="009D537A"/>
    <w:rsid w:val="009D606C"/>
    <w:rsid w:val="009D6237"/>
    <w:rsid w:val="009E01C9"/>
    <w:rsid w:val="009E26AD"/>
    <w:rsid w:val="009E2D04"/>
    <w:rsid w:val="009E2DA4"/>
    <w:rsid w:val="009E3082"/>
    <w:rsid w:val="009E5EC3"/>
    <w:rsid w:val="009E6CE4"/>
    <w:rsid w:val="009E6CEA"/>
    <w:rsid w:val="009F036D"/>
    <w:rsid w:val="009F2450"/>
    <w:rsid w:val="009F37B4"/>
    <w:rsid w:val="009F38F8"/>
    <w:rsid w:val="009F661A"/>
    <w:rsid w:val="009F7248"/>
    <w:rsid w:val="009F7937"/>
    <w:rsid w:val="009F7B0C"/>
    <w:rsid w:val="00A00647"/>
    <w:rsid w:val="00A00BC2"/>
    <w:rsid w:val="00A015A0"/>
    <w:rsid w:val="00A01C62"/>
    <w:rsid w:val="00A03063"/>
    <w:rsid w:val="00A0317D"/>
    <w:rsid w:val="00A0359B"/>
    <w:rsid w:val="00A04339"/>
    <w:rsid w:val="00A044C8"/>
    <w:rsid w:val="00A0498E"/>
    <w:rsid w:val="00A04C18"/>
    <w:rsid w:val="00A05332"/>
    <w:rsid w:val="00A0657B"/>
    <w:rsid w:val="00A066C9"/>
    <w:rsid w:val="00A069B9"/>
    <w:rsid w:val="00A07810"/>
    <w:rsid w:val="00A12EBF"/>
    <w:rsid w:val="00A1320B"/>
    <w:rsid w:val="00A136EE"/>
    <w:rsid w:val="00A13777"/>
    <w:rsid w:val="00A137D3"/>
    <w:rsid w:val="00A13B76"/>
    <w:rsid w:val="00A145CE"/>
    <w:rsid w:val="00A14E81"/>
    <w:rsid w:val="00A174D6"/>
    <w:rsid w:val="00A17DEF"/>
    <w:rsid w:val="00A17FD9"/>
    <w:rsid w:val="00A20BE6"/>
    <w:rsid w:val="00A21791"/>
    <w:rsid w:val="00A2213D"/>
    <w:rsid w:val="00A227D5"/>
    <w:rsid w:val="00A23FAF"/>
    <w:rsid w:val="00A25469"/>
    <w:rsid w:val="00A255CF"/>
    <w:rsid w:val="00A268FE"/>
    <w:rsid w:val="00A27B1F"/>
    <w:rsid w:val="00A317BD"/>
    <w:rsid w:val="00A320EC"/>
    <w:rsid w:val="00A330FE"/>
    <w:rsid w:val="00A34765"/>
    <w:rsid w:val="00A34E27"/>
    <w:rsid w:val="00A35151"/>
    <w:rsid w:val="00A351BF"/>
    <w:rsid w:val="00A35E8A"/>
    <w:rsid w:val="00A377A7"/>
    <w:rsid w:val="00A37B52"/>
    <w:rsid w:val="00A41133"/>
    <w:rsid w:val="00A426F9"/>
    <w:rsid w:val="00A430BA"/>
    <w:rsid w:val="00A4328E"/>
    <w:rsid w:val="00A446FB"/>
    <w:rsid w:val="00A4534C"/>
    <w:rsid w:val="00A453BE"/>
    <w:rsid w:val="00A47D89"/>
    <w:rsid w:val="00A50F69"/>
    <w:rsid w:val="00A51AE5"/>
    <w:rsid w:val="00A51C8E"/>
    <w:rsid w:val="00A53C19"/>
    <w:rsid w:val="00A55FE4"/>
    <w:rsid w:val="00A566D5"/>
    <w:rsid w:val="00A57144"/>
    <w:rsid w:val="00A60A14"/>
    <w:rsid w:val="00A62C57"/>
    <w:rsid w:val="00A630B7"/>
    <w:rsid w:val="00A64280"/>
    <w:rsid w:val="00A65E4D"/>
    <w:rsid w:val="00A65FFD"/>
    <w:rsid w:val="00A668FA"/>
    <w:rsid w:val="00A703A8"/>
    <w:rsid w:val="00A704E7"/>
    <w:rsid w:val="00A717F1"/>
    <w:rsid w:val="00A72A5B"/>
    <w:rsid w:val="00A72A8B"/>
    <w:rsid w:val="00A73AA4"/>
    <w:rsid w:val="00A74F1E"/>
    <w:rsid w:val="00A7623E"/>
    <w:rsid w:val="00A802EA"/>
    <w:rsid w:val="00A809F0"/>
    <w:rsid w:val="00A8190E"/>
    <w:rsid w:val="00A825DB"/>
    <w:rsid w:val="00A837B6"/>
    <w:rsid w:val="00A83F11"/>
    <w:rsid w:val="00A84BD2"/>
    <w:rsid w:val="00A852F1"/>
    <w:rsid w:val="00A864B5"/>
    <w:rsid w:val="00A86866"/>
    <w:rsid w:val="00A87B71"/>
    <w:rsid w:val="00A87B82"/>
    <w:rsid w:val="00A87BE7"/>
    <w:rsid w:val="00A90980"/>
    <w:rsid w:val="00A9248D"/>
    <w:rsid w:val="00A92CC3"/>
    <w:rsid w:val="00A942D2"/>
    <w:rsid w:val="00A95A36"/>
    <w:rsid w:val="00A95CAD"/>
    <w:rsid w:val="00A96742"/>
    <w:rsid w:val="00A96B95"/>
    <w:rsid w:val="00A97E1E"/>
    <w:rsid w:val="00AA3AAB"/>
    <w:rsid w:val="00AA6412"/>
    <w:rsid w:val="00AA7FCF"/>
    <w:rsid w:val="00AB0886"/>
    <w:rsid w:val="00AB2015"/>
    <w:rsid w:val="00AB208C"/>
    <w:rsid w:val="00AB24C5"/>
    <w:rsid w:val="00AB296E"/>
    <w:rsid w:val="00AB51B7"/>
    <w:rsid w:val="00AB5C4C"/>
    <w:rsid w:val="00AB7B88"/>
    <w:rsid w:val="00AC1345"/>
    <w:rsid w:val="00AC212C"/>
    <w:rsid w:val="00AC3894"/>
    <w:rsid w:val="00AC4D66"/>
    <w:rsid w:val="00AC503E"/>
    <w:rsid w:val="00AC51CE"/>
    <w:rsid w:val="00AC53B2"/>
    <w:rsid w:val="00AC5A6D"/>
    <w:rsid w:val="00AC6E95"/>
    <w:rsid w:val="00AD0D36"/>
    <w:rsid w:val="00AD229C"/>
    <w:rsid w:val="00AD237F"/>
    <w:rsid w:val="00AD2EA0"/>
    <w:rsid w:val="00AD3399"/>
    <w:rsid w:val="00AD43DD"/>
    <w:rsid w:val="00AD5B7D"/>
    <w:rsid w:val="00AD5D00"/>
    <w:rsid w:val="00AD5D63"/>
    <w:rsid w:val="00AE075A"/>
    <w:rsid w:val="00AE1730"/>
    <w:rsid w:val="00AE2960"/>
    <w:rsid w:val="00AE35C1"/>
    <w:rsid w:val="00AE38BE"/>
    <w:rsid w:val="00AE3CD3"/>
    <w:rsid w:val="00AE43EB"/>
    <w:rsid w:val="00AE4503"/>
    <w:rsid w:val="00AE6818"/>
    <w:rsid w:val="00AE6A67"/>
    <w:rsid w:val="00AE6E80"/>
    <w:rsid w:val="00AF09DB"/>
    <w:rsid w:val="00AF0A86"/>
    <w:rsid w:val="00AF0EB4"/>
    <w:rsid w:val="00AF19BD"/>
    <w:rsid w:val="00AF3019"/>
    <w:rsid w:val="00AF3045"/>
    <w:rsid w:val="00AF36EC"/>
    <w:rsid w:val="00AF3BC7"/>
    <w:rsid w:val="00AF40F6"/>
    <w:rsid w:val="00AF4EAC"/>
    <w:rsid w:val="00AF5146"/>
    <w:rsid w:val="00AF5261"/>
    <w:rsid w:val="00AF572F"/>
    <w:rsid w:val="00AF5C9C"/>
    <w:rsid w:val="00AF6596"/>
    <w:rsid w:val="00AF6DB8"/>
    <w:rsid w:val="00B012CB"/>
    <w:rsid w:val="00B01D89"/>
    <w:rsid w:val="00B0231A"/>
    <w:rsid w:val="00B02336"/>
    <w:rsid w:val="00B026EA"/>
    <w:rsid w:val="00B02F08"/>
    <w:rsid w:val="00B047AE"/>
    <w:rsid w:val="00B04E76"/>
    <w:rsid w:val="00B0564A"/>
    <w:rsid w:val="00B05781"/>
    <w:rsid w:val="00B05DB9"/>
    <w:rsid w:val="00B063EB"/>
    <w:rsid w:val="00B06884"/>
    <w:rsid w:val="00B0689C"/>
    <w:rsid w:val="00B079D4"/>
    <w:rsid w:val="00B1130E"/>
    <w:rsid w:val="00B12000"/>
    <w:rsid w:val="00B13B7B"/>
    <w:rsid w:val="00B13FE8"/>
    <w:rsid w:val="00B14502"/>
    <w:rsid w:val="00B167B0"/>
    <w:rsid w:val="00B17952"/>
    <w:rsid w:val="00B2021F"/>
    <w:rsid w:val="00B20AF6"/>
    <w:rsid w:val="00B22AB5"/>
    <w:rsid w:val="00B23B8C"/>
    <w:rsid w:val="00B23C8D"/>
    <w:rsid w:val="00B25207"/>
    <w:rsid w:val="00B26434"/>
    <w:rsid w:val="00B268BC"/>
    <w:rsid w:val="00B26AAC"/>
    <w:rsid w:val="00B26E24"/>
    <w:rsid w:val="00B27C1A"/>
    <w:rsid w:val="00B31250"/>
    <w:rsid w:val="00B3186E"/>
    <w:rsid w:val="00B345F4"/>
    <w:rsid w:val="00B35520"/>
    <w:rsid w:val="00B414F4"/>
    <w:rsid w:val="00B41D0D"/>
    <w:rsid w:val="00B42786"/>
    <w:rsid w:val="00B43527"/>
    <w:rsid w:val="00B449FF"/>
    <w:rsid w:val="00B473B7"/>
    <w:rsid w:val="00B47538"/>
    <w:rsid w:val="00B47D1C"/>
    <w:rsid w:val="00B5169C"/>
    <w:rsid w:val="00B532CF"/>
    <w:rsid w:val="00B53C95"/>
    <w:rsid w:val="00B54A33"/>
    <w:rsid w:val="00B54ED6"/>
    <w:rsid w:val="00B550DB"/>
    <w:rsid w:val="00B559E0"/>
    <w:rsid w:val="00B61B3B"/>
    <w:rsid w:val="00B620C5"/>
    <w:rsid w:val="00B62214"/>
    <w:rsid w:val="00B63B17"/>
    <w:rsid w:val="00B63B24"/>
    <w:rsid w:val="00B645A6"/>
    <w:rsid w:val="00B65DBA"/>
    <w:rsid w:val="00B65F72"/>
    <w:rsid w:val="00B702CC"/>
    <w:rsid w:val="00B71D0B"/>
    <w:rsid w:val="00B726A9"/>
    <w:rsid w:val="00B72D56"/>
    <w:rsid w:val="00B741FF"/>
    <w:rsid w:val="00B74323"/>
    <w:rsid w:val="00B74C57"/>
    <w:rsid w:val="00B75CFC"/>
    <w:rsid w:val="00B80032"/>
    <w:rsid w:val="00B820A4"/>
    <w:rsid w:val="00B836F3"/>
    <w:rsid w:val="00B837CF"/>
    <w:rsid w:val="00B83E45"/>
    <w:rsid w:val="00B84056"/>
    <w:rsid w:val="00B844B9"/>
    <w:rsid w:val="00B848B6"/>
    <w:rsid w:val="00B8675E"/>
    <w:rsid w:val="00B871DB"/>
    <w:rsid w:val="00B872FB"/>
    <w:rsid w:val="00B87859"/>
    <w:rsid w:val="00B90E38"/>
    <w:rsid w:val="00B913D1"/>
    <w:rsid w:val="00B91740"/>
    <w:rsid w:val="00B922A1"/>
    <w:rsid w:val="00B9251C"/>
    <w:rsid w:val="00B92C3D"/>
    <w:rsid w:val="00B92E44"/>
    <w:rsid w:val="00B933BB"/>
    <w:rsid w:val="00B93D04"/>
    <w:rsid w:val="00B95413"/>
    <w:rsid w:val="00B96369"/>
    <w:rsid w:val="00B9637B"/>
    <w:rsid w:val="00B968ED"/>
    <w:rsid w:val="00BA078A"/>
    <w:rsid w:val="00BA0981"/>
    <w:rsid w:val="00BA16EC"/>
    <w:rsid w:val="00BA1997"/>
    <w:rsid w:val="00BA1A40"/>
    <w:rsid w:val="00BA31F3"/>
    <w:rsid w:val="00BA3ACD"/>
    <w:rsid w:val="00BA6FA4"/>
    <w:rsid w:val="00BB051E"/>
    <w:rsid w:val="00BB0F3A"/>
    <w:rsid w:val="00BB1764"/>
    <w:rsid w:val="00BB1871"/>
    <w:rsid w:val="00BB1B88"/>
    <w:rsid w:val="00BB2380"/>
    <w:rsid w:val="00BB28D1"/>
    <w:rsid w:val="00BB2AA0"/>
    <w:rsid w:val="00BB2F5E"/>
    <w:rsid w:val="00BB35A1"/>
    <w:rsid w:val="00BB3B28"/>
    <w:rsid w:val="00BB40E0"/>
    <w:rsid w:val="00BB4B16"/>
    <w:rsid w:val="00BB515A"/>
    <w:rsid w:val="00BB54B4"/>
    <w:rsid w:val="00BB730C"/>
    <w:rsid w:val="00BB7763"/>
    <w:rsid w:val="00BB7A2D"/>
    <w:rsid w:val="00BB7CE9"/>
    <w:rsid w:val="00BC076D"/>
    <w:rsid w:val="00BC245D"/>
    <w:rsid w:val="00BC48FD"/>
    <w:rsid w:val="00BC4D6B"/>
    <w:rsid w:val="00BC5123"/>
    <w:rsid w:val="00BC5400"/>
    <w:rsid w:val="00BC7501"/>
    <w:rsid w:val="00BC7A2A"/>
    <w:rsid w:val="00BD0ABC"/>
    <w:rsid w:val="00BD1F47"/>
    <w:rsid w:val="00BD2651"/>
    <w:rsid w:val="00BD2D5A"/>
    <w:rsid w:val="00BD410F"/>
    <w:rsid w:val="00BD4616"/>
    <w:rsid w:val="00BD51F0"/>
    <w:rsid w:val="00BD59C8"/>
    <w:rsid w:val="00BD5D47"/>
    <w:rsid w:val="00BD5EE7"/>
    <w:rsid w:val="00BD693B"/>
    <w:rsid w:val="00BE068A"/>
    <w:rsid w:val="00BE1F24"/>
    <w:rsid w:val="00BE38B6"/>
    <w:rsid w:val="00BE5FAC"/>
    <w:rsid w:val="00BE7EAD"/>
    <w:rsid w:val="00BF08C3"/>
    <w:rsid w:val="00BF16D1"/>
    <w:rsid w:val="00BF1D3A"/>
    <w:rsid w:val="00BF26DA"/>
    <w:rsid w:val="00BF31C8"/>
    <w:rsid w:val="00BF3D25"/>
    <w:rsid w:val="00BF4B84"/>
    <w:rsid w:val="00BF4D45"/>
    <w:rsid w:val="00BF5621"/>
    <w:rsid w:val="00BF56F4"/>
    <w:rsid w:val="00BF5FB3"/>
    <w:rsid w:val="00BF63EA"/>
    <w:rsid w:val="00C00F8B"/>
    <w:rsid w:val="00C023B9"/>
    <w:rsid w:val="00C029F4"/>
    <w:rsid w:val="00C044CF"/>
    <w:rsid w:val="00C04693"/>
    <w:rsid w:val="00C05B33"/>
    <w:rsid w:val="00C065D7"/>
    <w:rsid w:val="00C06AE5"/>
    <w:rsid w:val="00C06CB6"/>
    <w:rsid w:val="00C07A66"/>
    <w:rsid w:val="00C1030D"/>
    <w:rsid w:val="00C1128A"/>
    <w:rsid w:val="00C119B2"/>
    <w:rsid w:val="00C11D1C"/>
    <w:rsid w:val="00C13F1D"/>
    <w:rsid w:val="00C150CA"/>
    <w:rsid w:val="00C15C56"/>
    <w:rsid w:val="00C16515"/>
    <w:rsid w:val="00C172D6"/>
    <w:rsid w:val="00C21755"/>
    <w:rsid w:val="00C21B3B"/>
    <w:rsid w:val="00C22505"/>
    <w:rsid w:val="00C226BE"/>
    <w:rsid w:val="00C22E61"/>
    <w:rsid w:val="00C238D4"/>
    <w:rsid w:val="00C25244"/>
    <w:rsid w:val="00C2738F"/>
    <w:rsid w:val="00C27D81"/>
    <w:rsid w:val="00C3012B"/>
    <w:rsid w:val="00C31A8C"/>
    <w:rsid w:val="00C31D13"/>
    <w:rsid w:val="00C320C7"/>
    <w:rsid w:val="00C33429"/>
    <w:rsid w:val="00C3366C"/>
    <w:rsid w:val="00C341D5"/>
    <w:rsid w:val="00C34F4D"/>
    <w:rsid w:val="00C352EA"/>
    <w:rsid w:val="00C37120"/>
    <w:rsid w:val="00C41022"/>
    <w:rsid w:val="00C41509"/>
    <w:rsid w:val="00C42EAB"/>
    <w:rsid w:val="00C43A31"/>
    <w:rsid w:val="00C44501"/>
    <w:rsid w:val="00C44B1D"/>
    <w:rsid w:val="00C44BBF"/>
    <w:rsid w:val="00C44CCB"/>
    <w:rsid w:val="00C44EC1"/>
    <w:rsid w:val="00C460E7"/>
    <w:rsid w:val="00C47ADE"/>
    <w:rsid w:val="00C47AF4"/>
    <w:rsid w:val="00C47C41"/>
    <w:rsid w:val="00C47D25"/>
    <w:rsid w:val="00C504E6"/>
    <w:rsid w:val="00C505D0"/>
    <w:rsid w:val="00C54136"/>
    <w:rsid w:val="00C54F16"/>
    <w:rsid w:val="00C5549F"/>
    <w:rsid w:val="00C55F28"/>
    <w:rsid w:val="00C57685"/>
    <w:rsid w:val="00C579DF"/>
    <w:rsid w:val="00C57F4E"/>
    <w:rsid w:val="00C6002B"/>
    <w:rsid w:val="00C6014F"/>
    <w:rsid w:val="00C61122"/>
    <w:rsid w:val="00C61CAF"/>
    <w:rsid w:val="00C62E13"/>
    <w:rsid w:val="00C6331D"/>
    <w:rsid w:val="00C63738"/>
    <w:rsid w:val="00C649BF"/>
    <w:rsid w:val="00C64C4D"/>
    <w:rsid w:val="00C64E9F"/>
    <w:rsid w:val="00C66270"/>
    <w:rsid w:val="00C66B95"/>
    <w:rsid w:val="00C6778A"/>
    <w:rsid w:val="00C6796B"/>
    <w:rsid w:val="00C70408"/>
    <w:rsid w:val="00C7060D"/>
    <w:rsid w:val="00C70973"/>
    <w:rsid w:val="00C70977"/>
    <w:rsid w:val="00C70F5F"/>
    <w:rsid w:val="00C71076"/>
    <w:rsid w:val="00C71C57"/>
    <w:rsid w:val="00C7446C"/>
    <w:rsid w:val="00C74909"/>
    <w:rsid w:val="00C751E9"/>
    <w:rsid w:val="00C75C6E"/>
    <w:rsid w:val="00C75F9F"/>
    <w:rsid w:val="00C76548"/>
    <w:rsid w:val="00C767EA"/>
    <w:rsid w:val="00C76DF2"/>
    <w:rsid w:val="00C77F19"/>
    <w:rsid w:val="00C8005E"/>
    <w:rsid w:val="00C80743"/>
    <w:rsid w:val="00C80BE8"/>
    <w:rsid w:val="00C81248"/>
    <w:rsid w:val="00C81F41"/>
    <w:rsid w:val="00C82923"/>
    <w:rsid w:val="00C8299C"/>
    <w:rsid w:val="00C82D15"/>
    <w:rsid w:val="00C831E1"/>
    <w:rsid w:val="00C83218"/>
    <w:rsid w:val="00C9055D"/>
    <w:rsid w:val="00C914BC"/>
    <w:rsid w:val="00C921C3"/>
    <w:rsid w:val="00C92300"/>
    <w:rsid w:val="00C92A4F"/>
    <w:rsid w:val="00C92B7B"/>
    <w:rsid w:val="00C92C6E"/>
    <w:rsid w:val="00C92E7A"/>
    <w:rsid w:val="00C956A7"/>
    <w:rsid w:val="00C9613E"/>
    <w:rsid w:val="00C97587"/>
    <w:rsid w:val="00CA08CC"/>
    <w:rsid w:val="00CA08DC"/>
    <w:rsid w:val="00CA11B2"/>
    <w:rsid w:val="00CA2177"/>
    <w:rsid w:val="00CA3341"/>
    <w:rsid w:val="00CA3E30"/>
    <w:rsid w:val="00CA48B6"/>
    <w:rsid w:val="00CA49F6"/>
    <w:rsid w:val="00CA4D8C"/>
    <w:rsid w:val="00CA54A9"/>
    <w:rsid w:val="00CA58E9"/>
    <w:rsid w:val="00CA7614"/>
    <w:rsid w:val="00CA7B50"/>
    <w:rsid w:val="00CB1C3D"/>
    <w:rsid w:val="00CB1CD1"/>
    <w:rsid w:val="00CB1E06"/>
    <w:rsid w:val="00CB2526"/>
    <w:rsid w:val="00CB2B86"/>
    <w:rsid w:val="00CB4471"/>
    <w:rsid w:val="00CB7D43"/>
    <w:rsid w:val="00CC116C"/>
    <w:rsid w:val="00CC23CE"/>
    <w:rsid w:val="00CC33CF"/>
    <w:rsid w:val="00CC4687"/>
    <w:rsid w:val="00CC4AFA"/>
    <w:rsid w:val="00CC5012"/>
    <w:rsid w:val="00CD0380"/>
    <w:rsid w:val="00CD23EE"/>
    <w:rsid w:val="00CD288D"/>
    <w:rsid w:val="00CD4098"/>
    <w:rsid w:val="00CD42D1"/>
    <w:rsid w:val="00CD6BEC"/>
    <w:rsid w:val="00CD71A3"/>
    <w:rsid w:val="00CE0CE1"/>
    <w:rsid w:val="00CE15E4"/>
    <w:rsid w:val="00CE1973"/>
    <w:rsid w:val="00CE49A6"/>
    <w:rsid w:val="00CE49BF"/>
    <w:rsid w:val="00CE61BC"/>
    <w:rsid w:val="00CE66F1"/>
    <w:rsid w:val="00CE6930"/>
    <w:rsid w:val="00CE696F"/>
    <w:rsid w:val="00CE7059"/>
    <w:rsid w:val="00CE757F"/>
    <w:rsid w:val="00CE77AC"/>
    <w:rsid w:val="00CF0B72"/>
    <w:rsid w:val="00CF1B11"/>
    <w:rsid w:val="00CF3026"/>
    <w:rsid w:val="00CF38D7"/>
    <w:rsid w:val="00CF64AE"/>
    <w:rsid w:val="00CF66BD"/>
    <w:rsid w:val="00CF6788"/>
    <w:rsid w:val="00CF6FA2"/>
    <w:rsid w:val="00CF7083"/>
    <w:rsid w:val="00CF7148"/>
    <w:rsid w:val="00D01349"/>
    <w:rsid w:val="00D02611"/>
    <w:rsid w:val="00D02796"/>
    <w:rsid w:val="00D02EFF"/>
    <w:rsid w:val="00D03CC3"/>
    <w:rsid w:val="00D03EA2"/>
    <w:rsid w:val="00D04782"/>
    <w:rsid w:val="00D04D94"/>
    <w:rsid w:val="00D04E94"/>
    <w:rsid w:val="00D052D3"/>
    <w:rsid w:val="00D06003"/>
    <w:rsid w:val="00D07E1B"/>
    <w:rsid w:val="00D11830"/>
    <w:rsid w:val="00D11B5E"/>
    <w:rsid w:val="00D13396"/>
    <w:rsid w:val="00D1468D"/>
    <w:rsid w:val="00D14D2F"/>
    <w:rsid w:val="00D14D9F"/>
    <w:rsid w:val="00D1545C"/>
    <w:rsid w:val="00D154D5"/>
    <w:rsid w:val="00D15992"/>
    <w:rsid w:val="00D167F7"/>
    <w:rsid w:val="00D17E5C"/>
    <w:rsid w:val="00D2018E"/>
    <w:rsid w:val="00D21F7F"/>
    <w:rsid w:val="00D22134"/>
    <w:rsid w:val="00D229DF"/>
    <w:rsid w:val="00D25CFF"/>
    <w:rsid w:val="00D2706F"/>
    <w:rsid w:val="00D308FF"/>
    <w:rsid w:val="00D31A75"/>
    <w:rsid w:val="00D34989"/>
    <w:rsid w:val="00D36816"/>
    <w:rsid w:val="00D36E2E"/>
    <w:rsid w:val="00D37752"/>
    <w:rsid w:val="00D37F07"/>
    <w:rsid w:val="00D40932"/>
    <w:rsid w:val="00D4238B"/>
    <w:rsid w:val="00D423D6"/>
    <w:rsid w:val="00D42AB4"/>
    <w:rsid w:val="00D4355D"/>
    <w:rsid w:val="00D435FC"/>
    <w:rsid w:val="00D4365C"/>
    <w:rsid w:val="00D43F3A"/>
    <w:rsid w:val="00D451FB"/>
    <w:rsid w:val="00D46275"/>
    <w:rsid w:val="00D47BBB"/>
    <w:rsid w:val="00D47BE3"/>
    <w:rsid w:val="00D512B9"/>
    <w:rsid w:val="00D517C3"/>
    <w:rsid w:val="00D52139"/>
    <w:rsid w:val="00D528AF"/>
    <w:rsid w:val="00D52CC8"/>
    <w:rsid w:val="00D52DCA"/>
    <w:rsid w:val="00D5394D"/>
    <w:rsid w:val="00D55D1B"/>
    <w:rsid w:val="00D56496"/>
    <w:rsid w:val="00D56E5A"/>
    <w:rsid w:val="00D57467"/>
    <w:rsid w:val="00D57F27"/>
    <w:rsid w:val="00D6059B"/>
    <w:rsid w:val="00D611C4"/>
    <w:rsid w:val="00D63916"/>
    <w:rsid w:val="00D6456D"/>
    <w:rsid w:val="00D7508E"/>
    <w:rsid w:val="00D7517D"/>
    <w:rsid w:val="00D755F7"/>
    <w:rsid w:val="00D75F16"/>
    <w:rsid w:val="00D7691A"/>
    <w:rsid w:val="00D80267"/>
    <w:rsid w:val="00D80F0B"/>
    <w:rsid w:val="00D81083"/>
    <w:rsid w:val="00D8127A"/>
    <w:rsid w:val="00D820DE"/>
    <w:rsid w:val="00D8305E"/>
    <w:rsid w:val="00D85180"/>
    <w:rsid w:val="00D8638E"/>
    <w:rsid w:val="00D86D7B"/>
    <w:rsid w:val="00D90576"/>
    <w:rsid w:val="00D91B38"/>
    <w:rsid w:val="00D93C3C"/>
    <w:rsid w:val="00D9437D"/>
    <w:rsid w:val="00D95BEB"/>
    <w:rsid w:val="00D96555"/>
    <w:rsid w:val="00D97CB6"/>
    <w:rsid w:val="00D97E43"/>
    <w:rsid w:val="00DA02F2"/>
    <w:rsid w:val="00DA2BDB"/>
    <w:rsid w:val="00DA3288"/>
    <w:rsid w:val="00DA35B5"/>
    <w:rsid w:val="00DA6D67"/>
    <w:rsid w:val="00DA7CDB"/>
    <w:rsid w:val="00DB1DC4"/>
    <w:rsid w:val="00DB22B3"/>
    <w:rsid w:val="00DB2486"/>
    <w:rsid w:val="00DB250C"/>
    <w:rsid w:val="00DB2D34"/>
    <w:rsid w:val="00DB2E02"/>
    <w:rsid w:val="00DB3036"/>
    <w:rsid w:val="00DB3A08"/>
    <w:rsid w:val="00DB7BCF"/>
    <w:rsid w:val="00DB7DD2"/>
    <w:rsid w:val="00DB7FA7"/>
    <w:rsid w:val="00DC06EC"/>
    <w:rsid w:val="00DC20AA"/>
    <w:rsid w:val="00DC26A2"/>
    <w:rsid w:val="00DC2D20"/>
    <w:rsid w:val="00DC3BE3"/>
    <w:rsid w:val="00DC3D91"/>
    <w:rsid w:val="00DC6D16"/>
    <w:rsid w:val="00DC7822"/>
    <w:rsid w:val="00DD12F0"/>
    <w:rsid w:val="00DD1A54"/>
    <w:rsid w:val="00DD4DDC"/>
    <w:rsid w:val="00DD5046"/>
    <w:rsid w:val="00DD5946"/>
    <w:rsid w:val="00DD5A67"/>
    <w:rsid w:val="00DD77D1"/>
    <w:rsid w:val="00DE040F"/>
    <w:rsid w:val="00DE0EBE"/>
    <w:rsid w:val="00DE1B57"/>
    <w:rsid w:val="00DE309A"/>
    <w:rsid w:val="00DE366C"/>
    <w:rsid w:val="00DE4099"/>
    <w:rsid w:val="00DE4E90"/>
    <w:rsid w:val="00DE5D69"/>
    <w:rsid w:val="00DE7607"/>
    <w:rsid w:val="00DE7718"/>
    <w:rsid w:val="00DE7FBF"/>
    <w:rsid w:val="00DF0812"/>
    <w:rsid w:val="00DF0A81"/>
    <w:rsid w:val="00DF11EF"/>
    <w:rsid w:val="00DF18C0"/>
    <w:rsid w:val="00DF26DA"/>
    <w:rsid w:val="00DF3DFC"/>
    <w:rsid w:val="00DF56AB"/>
    <w:rsid w:val="00DF59AF"/>
    <w:rsid w:val="00DF7217"/>
    <w:rsid w:val="00DF7479"/>
    <w:rsid w:val="00E0015F"/>
    <w:rsid w:val="00E01142"/>
    <w:rsid w:val="00E01789"/>
    <w:rsid w:val="00E02773"/>
    <w:rsid w:val="00E030A8"/>
    <w:rsid w:val="00E035C5"/>
    <w:rsid w:val="00E0414A"/>
    <w:rsid w:val="00E04575"/>
    <w:rsid w:val="00E055FD"/>
    <w:rsid w:val="00E059B1"/>
    <w:rsid w:val="00E06058"/>
    <w:rsid w:val="00E061EB"/>
    <w:rsid w:val="00E066DE"/>
    <w:rsid w:val="00E0689F"/>
    <w:rsid w:val="00E107E1"/>
    <w:rsid w:val="00E13B4E"/>
    <w:rsid w:val="00E143BA"/>
    <w:rsid w:val="00E152C9"/>
    <w:rsid w:val="00E17E82"/>
    <w:rsid w:val="00E17E9B"/>
    <w:rsid w:val="00E2043B"/>
    <w:rsid w:val="00E2232A"/>
    <w:rsid w:val="00E2240D"/>
    <w:rsid w:val="00E23345"/>
    <w:rsid w:val="00E264FC"/>
    <w:rsid w:val="00E2693A"/>
    <w:rsid w:val="00E26D00"/>
    <w:rsid w:val="00E277D5"/>
    <w:rsid w:val="00E27B92"/>
    <w:rsid w:val="00E30A67"/>
    <w:rsid w:val="00E319CF"/>
    <w:rsid w:val="00E32FF4"/>
    <w:rsid w:val="00E33ED8"/>
    <w:rsid w:val="00E34090"/>
    <w:rsid w:val="00E341F1"/>
    <w:rsid w:val="00E34C41"/>
    <w:rsid w:val="00E3511F"/>
    <w:rsid w:val="00E36FC4"/>
    <w:rsid w:val="00E376FA"/>
    <w:rsid w:val="00E377CA"/>
    <w:rsid w:val="00E40782"/>
    <w:rsid w:val="00E416B4"/>
    <w:rsid w:val="00E41EF5"/>
    <w:rsid w:val="00E426D8"/>
    <w:rsid w:val="00E430C4"/>
    <w:rsid w:val="00E436AA"/>
    <w:rsid w:val="00E4494C"/>
    <w:rsid w:val="00E4520C"/>
    <w:rsid w:val="00E45B34"/>
    <w:rsid w:val="00E45C78"/>
    <w:rsid w:val="00E45C81"/>
    <w:rsid w:val="00E4645B"/>
    <w:rsid w:val="00E4743A"/>
    <w:rsid w:val="00E478AF"/>
    <w:rsid w:val="00E47CC1"/>
    <w:rsid w:val="00E510F2"/>
    <w:rsid w:val="00E51FCC"/>
    <w:rsid w:val="00E52658"/>
    <w:rsid w:val="00E5416A"/>
    <w:rsid w:val="00E556EC"/>
    <w:rsid w:val="00E57451"/>
    <w:rsid w:val="00E601B5"/>
    <w:rsid w:val="00E60A88"/>
    <w:rsid w:val="00E63A18"/>
    <w:rsid w:val="00E63C32"/>
    <w:rsid w:val="00E650B1"/>
    <w:rsid w:val="00E658FD"/>
    <w:rsid w:val="00E66EB6"/>
    <w:rsid w:val="00E70869"/>
    <w:rsid w:val="00E718A4"/>
    <w:rsid w:val="00E71AFF"/>
    <w:rsid w:val="00E721DE"/>
    <w:rsid w:val="00E7312A"/>
    <w:rsid w:val="00E754FC"/>
    <w:rsid w:val="00E80E86"/>
    <w:rsid w:val="00E82F4A"/>
    <w:rsid w:val="00E83634"/>
    <w:rsid w:val="00E83C1E"/>
    <w:rsid w:val="00E84AC4"/>
    <w:rsid w:val="00E84AD6"/>
    <w:rsid w:val="00E85DC0"/>
    <w:rsid w:val="00E85EB2"/>
    <w:rsid w:val="00E85F22"/>
    <w:rsid w:val="00E85FD0"/>
    <w:rsid w:val="00E866DB"/>
    <w:rsid w:val="00E8703A"/>
    <w:rsid w:val="00E900BB"/>
    <w:rsid w:val="00E9080C"/>
    <w:rsid w:val="00E91BAA"/>
    <w:rsid w:val="00E92368"/>
    <w:rsid w:val="00E92B2A"/>
    <w:rsid w:val="00E930BA"/>
    <w:rsid w:val="00E93540"/>
    <w:rsid w:val="00E94027"/>
    <w:rsid w:val="00E950FA"/>
    <w:rsid w:val="00E95526"/>
    <w:rsid w:val="00E968AB"/>
    <w:rsid w:val="00E96A8C"/>
    <w:rsid w:val="00E97B26"/>
    <w:rsid w:val="00E97F47"/>
    <w:rsid w:val="00EA18DA"/>
    <w:rsid w:val="00EA2BC3"/>
    <w:rsid w:val="00EA357D"/>
    <w:rsid w:val="00EA3EB0"/>
    <w:rsid w:val="00EA499A"/>
    <w:rsid w:val="00EA4F55"/>
    <w:rsid w:val="00EA5852"/>
    <w:rsid w:val="00EB0918"/>
    <w:rsid w:val="00EB21DF"/>
    <w:rsid w:val="00EB3486"/>
    <w:rsid w:val="00EB6411"/>
    <w:rsid w:val="00EB6E34"/>
    <w:rsid w:val="00EB7C8C"/>
    <w:rsid w:val="00EC0BB3"/>
    <w:rsid w:val="00EC0F2C"/>
    <w:rsid w:val="00EC2135"/>
    <w:rsid w:val="00EC2C24"/>
    <w:rsid w:val="00EC2E41"/>
    <w:rsid w:val="00EC49D4"/>
    <w:rsid w:val="00EC4B3E"/>
    <w:rsid w:val="00EC5F25"/>
    <w:rsid w:val="00ED2292"/>
    <w:rsid w:val="00ED3290"/>
    <w:rsid w:val="00ED3E2A"/>
    <w:rsid w:val="00ED3FEC"/>
    <w:rsid w:val="00ED5092"/>
    <w:rsid w:val="00ED586C"/>
    <w:rsid w:val="00ED58A5"/>
    <w:rsid w:val="00ED7F1A"/>
    <w:rsid w:val="00EE0F64"/>
    <w:rsid w:val="00EE157B"/>
    <w:rsid w:val="00EE203B"/>
    <w:rsid w:val="00EE2267"/>
    <w:rsid w:val="00EE22D1"/>
    <w:rsid w:val="00EE48DB"/>
    <w:rsid w:val="00EE74E9"/>
    <w:rsid w:val="00EF09E8"/>
    <w:rsid w:val="00EF0B41"/>
    <w:rsid w:val="00EF296E"/>
    <w:rsid w:val="00EF51F9"/>
    <w:rsid w:val="00EF639A"/>
    <w:rsid w:val="00F00FAF"/>
    <w:rsid w:val="00F01039"/>
    <w:rsid w:val="00F0164D"/>
    <w:rsid w:val="00F01DF7"/>
    <w:rsid w:val="00F03377"/>
    <w:rsid w:val="00F0386A"/>
    <w:rsid w:val="00F051C3"/>
    <w:rsid w:val="00F0563A"/>
    <w:rsid w:val="00F10AF4"/>
    <w:rsid w:val="00F14A95"/>
    <w:rsid w:val="00F15201"/>
    <w:rsid w:val="00F161C6"/>
    <w:rsid w:val="00F170C9"/>
    <w:rsid w:val="00F179CF"/>
    <w:rsid w:val="00F20497"/>
    <w:rsid w:val="00F212D4"/>
    <w:rsid w:val="00F2157E"/>
    <w:rsid w:val="00F22DE8"/>
    <w:rsid w:val="00F23ED9"/>
    <w:rsid w:val="00F25178"/>
    <w:rsid w:val="00F256B9"/>
    <w:rsid w:val="00F25CA3"/>
    <w:rsid w:val="00F27411"/>
    <w:rsid w:val="00F30A5C"/>
    <w:rsid w:val="00F310EE"/>
    <w:rsid w:val="00F3154C"/>
    <w:rsid w:val="00F31F59"/>
    <w:rsid w:val="00F32F7A"/>
    <w:rsid w:val="00F34CDC"/>
    <w:rsid w:val="00F360E0"/>
    <w:rsid w:val="00F36ACC"/>
    <w:rsid w:val="00F3739F"/>
    <w:rsid w:val="00F37948"/>
    <w:rsid w:val="00F37C06"/>
    <w:rsid w:val="00F403C3"/>
    <w:rsid w:val="00F418B3"/>
    <w:rsid w:val="00F423F1"/>
    <w:rsid w:val="00F424B9"/>
    <w:rsid w:val="00F42CAA"/>
    <w:rsid w:val="00F43E14"/>
    <w:rsid w:val="00F456D7"/>
    <w:rsid w:val="00F45E1A"/>
    <w:rsid w:val="00F460CF"/>
    <w:rsid w:val="00F46CD7"/>
    <w:rsid w:val="00F47B7D"/>
    <w:rsid w:val="00F50F8A"/>
    <w:rsid w:val="00F51209"/>
    <w:rsid w:val="00F51BB8"/>
    <w:rsid w:val="00F5205F"/>
    <w:rsid w:val="00F52562"/>
    <w:rsid w:val="00F52596"/>
    <w:rsid w:val="00F52A3E"/>
    <w:rsid w:val="00F535BC"/>
    <w:rsid w:val="00F54992"/>
    <w:rsid w:val="00F563B5"/>
    <w:rsid w:val="00F573C3"/>
    <w:rsid w:val="00F60938"/>
    <w:rsid w:val="00F63EE2"/>
    <w:rsid w:val="00F654EC"/>
    <w:rsid w:val="00F66E8D"/>
    <w:rsid w:val="00F67351"/>
    <w:rsid w:val="00F67983"/>
    <w:rsid w:val="00F70C47"/>
    <w:rsid w:val="00F7104A"/>
    <w:rsid w:val="00F7160B"/>
    <w:rsid w:val="00F734B1"/>
    <w:rsid w:val="00F73B19"/>
    <w:rsid w:val="00F73C7B"/>
    <w:rsid w:val="00F73DE6"/>
    <w:rsid w:val="00F74720"/>
    <w:rsid w:val="00F74C26"/>
    <w:rsid w:val="00F75FDD"/>
    <w:rsid w:val="00F80CD5"/>
    <w:rsid w:val="00F814F6"/>
    <w:rsid w:val="00F81DFF"/>
    <w:rsid w:val="00F860D4"/>
    <w:rsid w:val="00F92BC2"/>
    <w:rsid w:val="00F941BC"/>
    <w:rsid w:val="00F943BB"/>
    <w:rsid w:val="00F94964"/>
    <w:rsid w:val="00F94BB2"/>
    <w:rsid w:val="00F94F4C"/>
    <w:rsid w:val="00F96D4E"/>
    <w:rsid w:val="00F97BDA"/>
    <w:rsid w:val="00F97EB2"/>
    <w:rsid w:val="00FA0F95"/>
    <w:rsid w:val="00FA11A5"/>
    <w:rsid w:val="00FA2D36"/>
    <w:rsid w:val="00FA4FD8"/>
    <w:rsid w:val="00FA592C"/>
    <w:rsid w:val="00FA5FC8"/>
    <w:rsid w:val="00FA65D2"/>
    <w:rsid w:val="00FA70F4"/>
    <w:rsid w:val="00FB105D"/>
    <w:rsid w:val="00FB1641"/>
    <w:rsid w:val="00FB30CC"/>
    <w:rsid w:val="00FB3492"/>
    <w:rsid w:val="00FB3D7D"/>
    <w:rsid w:val="00FB4467"/>
    <w:rsid w:val="00FB4CDB"/>
    <w:rsid w:val="00FB53D0"/>
    <w:rsid w:val="00FB660E"/>
    <w:rsid w:val="00FB66B3"/>
    <w:rsid w:val="00FC29E4"/>
    <w:rsid w:val="00FC3941"/>
    <w:rsid w:val="00FC4340"/>
    <w:rsid w:val="00FC4C54"/>
    <w:rsid w:val="00FC7111"/>
    <w:rsid w:val="00FC7CB8"/>
    <w:rsid w:val="00FD0560"/>
    <w:rsid w:val="00FD0906"/>
    <w:rsid w:val="00FD0E22"/>
    <w:rsid w:val="00FD12B6"/>
    <w:rsid w:val="00FD1C08"/>
    <w:rsid w:val="00FD49CF"/>
    <w:rsid w:val="00FD4A84"/>
    <w:rsid w:val="00FD530C"/>
    <w:rsid w:val="00FD5376"/>
    <w:rsid w:val="00FD6780"/>
    <w:rsid w:val="00FD733E"/>
    <w:rsid w:val="00FE1D03"/>
    <w:rsid w:val="00FE28C9"/>
    <w:rsid w:val="00FE391D"/>
    <w:rsid w:val="00FE41BD"/>
    <w:rsid w:val="00FE5EF2"/>
    <w:rsid w:val="00FE60B7"/>
    <w:rsid w:val="00FE6AD6"/>
    <w:rsid w:val="00FE79E4"/>
    <w:rsid w:val="00FE7B6E"/>
    <w:rsid w:val="00FF07F0"/>
    <w:rsid w:val="00FF1136"/>
    <w:rsid w:val="00FF213B"/>
    <w:rsid w:val="00FF220F"/>
    <w:rsid w:val="00FF4807"/>
    <w:rsid w:val="00FF4BFA"/>
    <w:rsid w:val="00FF52FB"/>
    <w:rsid w:val="00FF536C"/>
    <w:rsid w:val="00FF5401"/>
    <w:rsid w:val="00FF5DC4"/>
    <w:rsid w:val="00FF657A"/>
    <w:rsid w:val="00FF6E90"/>
    <w:rsid w:val="00FF76C9"/>
    <w:rsid w:val="00FF794D"/>
    <w:rsid w:val="00FF7D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8193"/>
    <o:shapelayout v:ext="edit">
      <o:idmap v:ext="edit" data="1"/>
    </o:shapelayout>
  </w:shapeDefaults>
  <w:decimalSymbol w:val=","/>
  <w:listSeparator w:val=";"/>
  <w14:docId w14:val="75B369E7"/>
  <w15:docId w15:val="{7D92CE61-C415-4F77-B3CE-191D71A4C6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113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47C42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6097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648A1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30A6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0A67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747C4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747C42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455F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55F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55FD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55F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55FD5"/>
    <w:rPr>
      <w:b/>
      <w:bCs/>
      <w:sz w:val="20"/>
      <w:szCs w:val="20"/>
    </w:rPr>
  </w:style>
  <w:style w:type="paragraph" w:customStyle="1" w:styleId="Default">
    <w:name w:val="Default"/>
    <w:link w:val="DefaultChar"/>
    <w:rsid w:val="00C27D8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ref-journal">
    <w:name w:val="ref-journal"/>
    <w:basedOn w:val="DefaultParagraphFont"/>
    <w:rsid w:val="00C27D81"/>
  </w:style>
  <w:style w:type="character" w:customStyle="1" w:styleId="ref-vol">
    <w:name w:val="ref-vol"/>
    <w:basedOn w:val="DefaultParagraphFont"/>
    <w:rsid w:val="00C27D81"/>
  </w:style>
  <w:style w:type="character" w:customStyle="1" w:styleId="mixed-citation">
    <w:name w:val="mixed-citation"/>
    <w:basedOn w:val="DefaultParagraphFont"/>
    <w:rsid w:val="00C27D81"/>
  </w:style>
  <w:style w:type="character" w:customStyle="1" w:styleId="ref-title">
    <w:name w:val="ref-title"/>
    <w:basedOn w:val="DefaultParagraphFont"/>
    <w:rsid w:val="00C27D81"/>
  </w:style>
  <w:style w:type="paragraph" w:styleId="Revision">
    <w:name w:val="Revision"/>
    <w:hidden/>
    <w:uiPriority w:val="99"/>
    <w:semiHidden/>
    <w:rsid w:val="00F01039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586CE0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17D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17DEF"/>
  </w:style>
  <w:style w:type="paragraph" w:styleId="Footer">
    <w:name w:val="footer"/>
    <w:basedOn w:val="Normal"/>
    <w:link w:val="FooterChar"/>
    <w:uiPriority w:val="99"/>
    <w:unhideWhenUsed/>
    <w:rsid w:val="00A17DE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17DEF"/>
  </w:style>
  <w:style w:type="character" w:customStyle="1" w:styleId="hlfld-contribauthor">
    <w:name w:val="hlfld-contribauthor"/>
    <w:basedOn w:val="DefaultParagraphFont"/>
    <w:rsid w:val="00A50F69"/>
  </w:style>
  <w:style w:type="character" w:customStyle="1" w:styleId="nlmgiven-names">
    <w:name w:val="nlm_given-names"/>
    <w:basedOn w:val="DefaultParagraphFont"/>
    <w:rsid w:val="00A50F69"/>
  </w:style>
  <w:style w:type="character" w:customStyle="1" w:styleId="nlmarticle-title">
    <w:name w:val="nlm_article-title"/>
    <w:basedOn w:val="DefaultParagraphFont"/>
    <w:rsid w:val="00A50F69"/>
  </w:style>
  <w:style w:type="character" w:customStyle="1" w:styleId="nlmyear">
    <w:name w:val="nlm_year"/>
    <w:basedOn w:val="DefaultParagraphFont"/>
    <w:rsid w:val="00A50F69"/>
  </w:style>
  <w:style w:type="character" w:customStyle="1" w:styleId="nlmmonth">
    <w:name w:val="nlm_month"/>
    <w:basedOn w:val="DefaultParagraphFont"/>
    <w:rsid w:val="00A50F69"/>
  </w:style>
  <w:style w:type="character" w:customStyle="1" w:styleId="nlmfpage">
    <w:name w:val="nlm_fpage"/>
    <w:basedOn w:val="DefaultParagraphFont"/>
    <w:rsid w:val="00A50F69"/>
  </w:style>
  <w:style w:type="character" w:customStyle="1" w:styleId="nlmlpage">
    <w:name w:val="nlm_lpage"/>
    <w:basedOn w:val="DefaultParagraphFont"/>
    <w:rsid w:val="00A50F69"/>
  </w:style>
  <w:style w:type="character" w:styleId="FollowedHyperlink">
    <w:name w:val="FollowedHyperlink"/>
    <w:basedOn w:val="DefaultParagraphFont"/>
    <w:uiPriority w:val="99"/>
    <w:semiHidden/>
    <w:unhideWhenUsed/>
    <w:rsid w:val="001E2688"/>
    <w:rPr>
      <w:color w:val="80008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9613E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C56B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C56B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C56B0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56B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56B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C56B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C56B0"/>
    <w:rPr>
      <w:rFonts w:ascii="Calibri" w:hAnsi="Calibri" w:cs="Calibri"/>
      <w:noProof/>
    </w:rPr>
  </w:style>
  <w:style w:type="paragraph" w:customStyle="1" w:styleId="para">
    <w:name w:val="para"/>
    <w:basedOn w:val="Normal"/>
    <w:rsid w:val="00CE61B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unhideWhenUsed/>
    <w:rsid w:val="00F310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E2F0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customStyle="1" w:styleId="TableGrid1">
    <w:name w:val="Table Grid1"/>
    <w:basedOn w:val="TableNormal"/>
    <w:next w:val="TableGrid"/>
    <w:uiPriority w:val="59"/>
    <w:unhideWhenUsed/>
    <w:rsid w:val="007830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59"/>
    <w:unhideWhenUsed/>
    <w:rsid w:val="007830F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2-Accent1">
    <w:name w:val="Medium Grid 2 Accent 1"/>
    <w:basedOn w:val="TableNormal"/>
    <w:uiPriority w:val="68"/>
    <w:rsid w:val="00717A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A4113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MediumGrid21">
    <w:name w:val="Medium Grid 21"/>
    <w:link w:val="MediumGrid2Char"/>
    <w:uiPriority w:val="1"/>
    <w:qFormat/>
    <w:rsid w:val="00FB66B3"/>
    <w:pPr>
      <w:spacing w:after="0" w:line="240" w:lineRule="auto"/>
    </w:pPr>
    <w:rPr>
      <w:rFonts w:ascii="Calibri" w:eastAsia="MS Mincho" w:hAnsi="Calibri" w:cs="Times New Roman"/>
      <w:lang w:val="nl-NL"/>
    </w:rPr>
  </w:style>
  <w:style w:type="character" w:customStyle="1" w:styleId="MediumGrid2Char">
    <w:name w:val="Medium Grid 2 Char"/>
    <w:link w:val="MediumGrid21"/>
    <w:uiPriority w:val="1"/>
    <w:rsid w:val="00FB66B3"/>
    <w:rPr>
      <w:rFonts w:ascii="Calibri" w:eastAsia="MS Mincho" w:hAnsi="Calibri" w:cs="Times New Roman"/>
      <w:lang w:val="nl-NL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4616D"/>
    <w:rPr>
      <w:color w:val="605E5C"/>
      <w:shd w:val="clear" w:color="auto" w:fill="E1DFDD"/>
    </w:rPr>
  </w:style>
  <w:style w:type="paragraph" w:customStyle="1" w:styleId="Pa13">
    <w:name w:val="Pa13"/>
    <w:basedOn w:val="Default"/>
    <w:next w:val="Default"/>
    <w:uiPriority w:val="99"/>
    <w:rsid w:val="00E061EB"/>
    <w:pPr>
      <w:spacing w:line="161" w:lineRule="atLeast"/>
    </w:pPr>
    <w:rPr>
      <w:rFonts w:ascii="Univers LT Std 47 Cn Lt" w:hAnsi="Univers LT Std 47 Cn Lt" w:cstheme="minorBidi"/>
      <w:color w:val="auto"/>
    </w:rPr>
  </w:style>
  <w:style w:type="character" w:styleId="Emphasis">
    <w:name w:val="Emphasis"/>
    <w:basedOn w:val="DefaultParagraphFont"/>
    <w:uiPriority w:val="20"/>
    <w:qFormat/>
    <w:rsid w:val="002F3214"/>
    <w:rPr>
      <w:i/>
      <w:iCs/>
    </w:rPr>
  </w:style>
  <w:style w:type="paragraph" w:styleId="NormalWeb">
    <w:name w:val="Normal (Web)"/>
    <w:basedOn w:val="Normal"/>
    <w:uiPriority w:val="99"/>
    <w:unhideWhenUsed/>
    <w:rsid w:val="00781C48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table" w:customStyle="1" w:styleId="TableGrid11">
    <w:name w:val="Table Grid11"/>
    <w:basedOn w:val="TableNormal"/>
    <w:next w:val="TableGrid"/>
    <w:uiPriority w:val="59"/>
    <w:unhideWhenUsed/>
    <w:rsid w:val="00C150C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06097B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DefaultChar">
    <w:name w:val="Default Char"/>
    <w:basedOn w:val="DefaultParagraphFont"/>
    <w:link w:val="Default"/>
    <w:locked/>
    <w:rsid w:val="00B42786"/>
    <w:rPr>
      <w:rFonts w:ascii="Times New Roman" w:hAnsi="Times New Roman" w:cs="Times New Roman"/>
      <w:color w:val="000000"/>
      <w:sz w:val="24"/>
      <w:szCs w:val="24"/>
    </w:rPr>
  </w:style>
  <w:style w:type="table" w:customStyle="1" w:styleId="Tabelraster1">
    <w:name w:val="Tabelraster1"/>
    <w:basedOn w:val="TableNormal"/>
    <w:next w:val="TableGrid"/>
    <w:uiPriority w:val="59"/>
    <w:unhideWhenUsed/>
    <w:rsid w:val="00DA7CD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semiHidden/>
    <w:unhideWhenUsed/>
    <w:rsid w:val="00935FB4"/>
    <w:pPr>
      <w:spacing w:after="0" w:line="240" w:lineRule="auto"/>
    </w:pPr>
    <w:rPr>
      <w:rFonts w:ascii="Calibri" w:hAnsi="Calibri" w:cs="Times New Roma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935FB4"/>
    <w:rPr>
      <w:rFonts w:ascii="Calibri" w:hAnsi="Calibri" w:cs="Times New Roman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E0015F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2A1A1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990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048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9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795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035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46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30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27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85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33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29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565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0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0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8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8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72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1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33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6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7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45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82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8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35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0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46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67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0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3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35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8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9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91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73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94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71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02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78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965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214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966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217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086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17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926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33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561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535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7429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46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036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102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829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1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78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131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22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460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838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6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8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362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292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799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1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381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9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0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6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44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27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0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83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2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5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14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77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94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46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76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4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6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7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5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92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0756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75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406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21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542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507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3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300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7792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164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8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7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658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731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08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105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824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873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379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0945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752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478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202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719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132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531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954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871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278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882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718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3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310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096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412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22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874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675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9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67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7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116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81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355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798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893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664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134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553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683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47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27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27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11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10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8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1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7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12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098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513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043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01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936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70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3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1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92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96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527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64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942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9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2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39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01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66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78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3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45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750205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4518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23239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5354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29479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9383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853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16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79385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479459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6168">
          <w:marLeft w:val="9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831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4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0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.monasso@erasmusmc.nl" TargetMode="External"/><Relationship Id="rId13" Type="http://schemas.openxmlformats.org/officeDocument/2006/relationships/hyperlink" Target="mailto:g.monasso@erasmusmc.nl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g.monasso@erasmusmc.nl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g.monasso@erasmusmc.nl" TargetMode="Externa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hyperlink" Target="mailto:j.felix@erasmusmc.nl" TargetMode="External"/><Relationship Id="rId23" Type="http://schemas.microsoft.com/office/2018/08/relationships/commentsExtensible" Target="commentsExtensible.xml"/><Relationship Id="rId10" Type="http://schemas.openxmlformats.org/officeDocument/2006/relationships/hyperlink" Target="mailto:j.felix@erasmusmc.nl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" TargetMode="External"/><Relationship Id="rId14" Type="http://schemas.openxmlformats.org/officeDocument/2006/relationships/hyperlink" Target="mailto:g.monasso@erasmusmc.n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94E6B45-36CA-4B36-B1DE-4D47C6BB3F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12</Pages>
  <Words>1546</Words>
  <Characters>8813</Characters>
  <Application>Microsoft Office Word</Application>
  <DocSecurity>0</DocSecurity>
  <Lines>73</Lines>
  <Paragraphs>2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Erasmus MC</Company>
  <LinksUpToDate>false</LinksUpToDate>
  <CharactersWithSpaces>103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.S. Monasso</dc:creator>
  <cp:lastModifiedBy>Giulietta Sophie Monasso</cp:lastModifiedBy>
  <cp:revision>7</cp:revision>
  <cp:lastPrinted>2019-11-01T10:55:00Z</cp:lastPrinted>
  <dcterms:created xsi:type="dcterms:W3CDTF">2020-11-01T10:13:00Z</dcterms:created>
  <dcterms:modified xsi:type="dcterms:W3CDTF">2021-08-27T06:33:00Z</dcterms:modified>
</cp:coreProperties>
</file>